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5235426"/>
      <w:bookmarkStart w:id="1" w:name="_GoBack"/>
      <w:bookmarkEnd w:id="1"/>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4A13DA" w:rsidP="003A4AFB">
      <w:pPr>
        <w:jc w:val="center"/>
      </w:pPr>
      <w:r>
        <w:t>January 2014</w:t>
      </w: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2" w:name="_Toc375235427"/>
      <w:r>
        <w:lastRenderedPageBreak/>
        <w:t>Executive Summary</w:t>
      </w:r>
      <w:bookmarkEnd w:id="2"/>
    </w:p>
    <w:p w:rsidR="00155B89" w:rsidRDefault="007D525F" w:rsidP="00155B89">
      <w:r>
        <w:t xml:space="preserve">Humans have dreamt for many years to go beyond our physical capabilities. We have dreamt about flying, breathing underwater, exploring space or simply moving as fast as possible. All these dreams have been managed through our use of technology and our understanding of the physical world </w:t>
      </w:r>
      <w:r w:rsidR="000F0DA5">
        <w:t>a</w:t>
      </w:r>
      <w:r w:rsidR="00BB7A2B">
        <w:t>round</w:t>
      </w:r>
      <w:r>
        <w:t xml:space="preserve">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 is being created constantly and mobile technology has made it possible for humans to use these sensors as a ubiquitous just-in-time source of information.</w:t>
      </w:r>
      <w:r w:rsidR="005E366C" w:rsidRPr="005E366C">
        <w:t xml:space="preserve"> </w:t>
      </w:r>
      <w:r w:rsidR="000F0DA5">
        <w:t xml:space="preserve">This ability to access digital information from anywhere at any time, is the main user experience and the great value of mobile devices. </w:t>
      </w:r>
      <w:r w:rsidR="005E366C">
        <w:t xml:space="preserve">But the </w:t>
      </w:r>
      <w:r w:rsidR="000F0DA5">
        <w:t xml:space="preserve">interaction with </w:t>
      </w:r>
      <w:r w:rsidR="005E366C">
        <w:t xml:space="preserve">mobile </w:t>
      </w:r>
      <w:r w:rsidR="000F0DA5">
        <w:t>devices</w:t>
      </w:r>
      <w:r w:rsidR="005E366C">
        <w:t xml:space="preserve"> heavily relies 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w:t>
      </w:r>
      <w:r w:rsidR="000F0DA5">
        <w:t>or” of information and the user</w:t>
      </w:r>
      <w:r w:rsidR="005E366C">
        <w:t>s</w:t>
      </w:r>
      <w:r w:rsidR="000F0DA5">
        <w:t>’</w:t>
      </w:r>
      <w:r w:rsidR="005E366C">
        <w:t xml:space="preserve"> interaction will be directly with the world they are trying to explore.</w:t>
      </w:r>
      <w:r w:rsidR="006063AD">
        <w:t xml:space="preserve"> The basis of the idea is to use a sensory channel, other than vision, to relay the information detected by external sensors</w:t>
      </w:r>
      <w:r w:rsidR="0079355A">
        <w:t>. The importance of this is that by avoiding the visual sense, the users can more easily divide their atte</w:t>
      </w:r>
      <w:r w:rsidR="00F37929">
        <w:t>ntion between concurrent tasks.</w:t>
      </w:r>
    </w:p>
    <w:p w:rsidR="0079355A" w:rsidRDefault="003A21B1" w:rsidP="0079355A">
      <w:r>
        <w:t xml:space="preserve">Digital Synesthesia refers to the ability to use mobile technology as the conduit between the body and aspects of the world that the body is not able to sense. The value of this approach is that the users will be able to explore their immediate environment in a way that is closer to how the original five senses are used to explore and learn. This will allow each user to find a personal meaning to the new information that they are experiencing and </w:t>
      </w:r>
      <w:r w:rsidR="00C56598">
        <w:t>interpret it in a unique way.</w:t>
      </w:r>
      <w:r w:rsidR="00F37929">
        <w:t xml:space="preserve"> In addition, it will provide an experience that uses a greater variety of sensory channels. This will create a richer more immersive experience.</w:t>
      </w:r>
    </w:p>
    <w:p w:rsidR="00C41BC5" w:rsidRDefault="00F37929" w:rsidP="00FD4F92">
      <w:r>
        <w:t xml:space="preserve">The related work falls mostly </w:t>
      </w:r>
      <w:r w:rsidR="00D1636F">
        <w:t>into two categories, those that replace a non-working sense with another and those that give the user a completely new sense.</w:t>
      </w:r>
      <w:r w:rsidR="0079355A">
        <w:t xml:space="preserve"> </w:t>
      </w:r>
      <w:r w:rsidR="00D03080">
        <w:t>The results of these projects have proved that there is a great opportunity in using senses other than vision or hearing. Also they have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 to interact directly with the world and not mind the mobile device. This will grant </w:t>
      </w:r>
      <w:r w:rsidR="00C41BC5">
        <w:lastRenderedPageBreak/>
        <w:t>the users a richer understanding of the world as they set to explore their new sensory capabilities.</w:t>
      </w:r>
    </w:p>
    <w:p w:rsidR="00424FAF" w:rsidRDefault="00424FAF" w:rsidP="00FD4F92">
      <w:r>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task</w:t>
      </w:r>
      <w:r w:rsidR="00C41BC5">
        <w:t xml:space="preserve"> to be performed</w:t>
      </w:r>
      <w:r w:rsidR="00FB0AD5">
        <w:t>. A qualitative result will be obtained from discussion with the subjects about the wearable technology in general and a quantitative result will be obtained from the data collected during the tasks.</w:t>
      </w:r>
    </w:p>
    <w:p w:rsidR="00012AF7" w:rsidRDefault="00FB0AD5" w:rsidP="00012AF7">
      <w:r>
        <w:t>With this dissertation I look to understand and help map a new direction for the future of Human-Mobile Device interaction.</w:t>
      </w:r>
      <w:r w:rsidR="00012AF7">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4A13DA"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5235426" w:history="1">
            <w:r w:rsidR="004A13DA" w:rsidRPr="000849E3">
              <w:rPr>
                <w:rStyle w:val="Hyperlink"/>
                <w:noProof/>
              </w:rPr>
              <w:t>Digital Synesthesia: Using Mobile Technology to Interact with Our World</w:t>
            </w:r>
            <w:r w:rsidR="004A13DA">
              <w:rPr>
                <w:noProof/>
                <w:webHidden/>
              </w:rPr>
              <w:tab/>
            </w:r>
            <w:r w:rsidR="004A13DA">
              <w:rPr>
                <w:noProof/>
                <w:webHidden/>
              </w:rPr>
              <w:fldChar w:fldCharType="begin"/>
            </w:r>
            <w:r w:rsidR="004A13DA">
              <w:rPr>
                <w:noProof/>
                <w:webHidden/>
              </w:rPr>
              <w:instrText xml:space="preserve"> PAGEREF _Toc375235426 \h </w:instrText>
            </w:r>
            <w:r w:rsidR="004A13DA">
              <w:rPr>
                <w:noProof/>
                <w:webHidden/>
              </w:rPr>
            </w:r>
            <w:r w:rsidR="004A13DA">
              <w:rPr>
                <w:noProof/>
                <w:webHidden/>
              </w:rPr>
              <w:fldChar w:fldCharType="separate"/>
            </w:r>
            <w:r w:rsidR="00117AC8">
              <w:rPr>
                <w:noProof/>
                <w:webHidden/>
              </w:rPr>
              <w:t>1</w:t>
            </w:r>
            <w:r w:rsidR="004A13DA">
              <w:rPr>
                <w:noProof/>
                <w:webHidden/>
              </w:rPr>
              <w:fldChar w:fldCharType="end"/>
            </w:r>
          </w:hyperlink>
        </w:p>
        <w:p w:rsidR="004A13DA" w:rsidRDefault="00755BD6">
          <w:pPr>
            <w:pStyle w:val="TOC1"/>
            <w:tabs>
              <w:tab w:val="right" w:leader="dot" w:pos="9350"/>
            </w:tabs>
            <w:rPr>
              <w:noProof/>
              <w:sz w:val="22"/>
              <w:szCs w:val="22"/>
            </w:rPr>
          </w:pPr>
          <w:hyperlink w:anchor="_Toc375235427" w:history="1">
            <w:r w:rsidR="004A13DA" w:rsidRPr="000849E3">
              <w:rPr>
                <w:rStyle w:val="Hyperlink"/>
                <w:noProof/>
              </w:rPr>
              <w:t>Executive Summary</w:t>
            </w:r>
            <w:r w:rsidR="004A13DA">
              <w:rPr>
                <w:noProof/>
                <w:webHidden/>
              </w:rPr>
              <w:tab/>
            </w:r>
            <w:r w:rsidR="004A13DA">
              <w:rPr>
                <w:noProof/>
                <w:webHidden/>
              </w:rPr>
              <w:fldChar w:fldCharType="begin"/>
            </w:r>
            <w:r w:rsidR="004A13DA">
              <w:rPr>
                <w:noProof/>
                <w:webHidden/>
              </w:rPr>
              <w:instrText xml:space="preserve"> PAGEREF _Toc375235427 \h </w:instrText>
            </w:r>
            <w:r w:rsidR="004A13DA">
              <w:rPr>
                <w:noProof/>
                <w:webHidden/>
              </w:rPr>
            </w:r>
            <w:r w:rsidR="004A13DA">
              <w:rPr>
                <w:noProof/>
                <w:webHidden/>
              </w:rPr>
              <w:fldChar w:fldCharType="separate"/>
            </w:r>
            <w:r w:rsidR="00117AC8">
              <w:rPr>
                <w:noProof/>
                <w:webHidden/>
              </w:rPr>
              <w:t>2</w:t>
            </w:r>
            <w:r w:rsidR="004A13DA">
              <w:rPr>
                <w:noProof/>
                <w:webHidden/>
              </w:rPr>
              <w:fldChar w:fldCharType="end"/>
            </w:r>
          </w:hyperlink>
        </w:p>
        <w:p w:rsidR="004A13DA" w:rsidRDefault="00755BD6">
          <w:pPr>
            <w:pStyle w:val="TOC1"/>
            <w:tabs>
              <w:tab w:val="right" w:leader="dot" w:pos="9350"/>
            </w:tabs>
            <w:rPr>
              <w:noProof/>
              <w:sz w:val="22"/>
              <w:szCs w:val="22"/>
            </w:rPr>
          </w:pPr>
          <w:hyperlink w:anchor="_Toc375235428" w:history="1">
            <w:r w:rsidR="004A13DA" w:rsidRPr="000849E3">
              <w:rPr>
                <w:rStyle w:val="Hyperlink"/>
                <w:noProof/>
              </w:rPr>
              <w:t>Abstract</w:t>
            </w:r>
            <w:r w:rsidR="004A13DA">
              <w:rPr>
                <w:noProof/>
                <w:webHidden/>
              </w:rPr>
              <w:tab/>
            </w:r>
            <w:r w:rsidR="004A13DA">
              <w:rPr>
                <w:noProof/>
                <w:webHidden/>
              </w:rPr>
              <w:fldChar w:fldCharType="begin"/>
            </w:r>
            <w:r w:rsidR="004A13DA">
              <w:rPr>
                <w:noProof/>
                <w:webHidden/>
              </w:rPr>
              <w:instrText xml:space="preserve"> PAGEREF _Toc375235428 \h </w:instrText>
            </w:r>
            <w:r w:rsidR="004A13DA">
              <w:rPr>
                <w:noProof/>
                <w:webHidden/>
              </w:rPr>
            </w:r>
            <w:r w:rsidR="004A13DA">
              <w:rPr>
                <w:noProof/>
                <w:webHidden/>
              </w:rPr>
              <w:fldChar w:fldCharType="separate"/>
            </w:r>
            <w:r w:rsidR="00117AC8">
              <w:rPr>
                <w:noProof/>
                <w:webHidden/>
              </w:rPr>
              <w:t>6</w:t>
            </w:r>
            <w:r w:rsidR="004A13DA">
              <w:rPr>
                <w:noProof/>
                <w:webHidden/>
              </w:rPr>
              <w:fldChar w:fldCharType="end"/>
            </w:r>
          </w:hyperlink>
        </w:p>
        <w:p w:rsidR="004A13DA" w:rsidRDefault="00755BD6">
          <w:pPr>
            <w:pStyle w:val="TOC1"/>
            <w:tabs>
              <w:tab w:val="right" w:leader="dot" w:pos="9350"/>
            </w:tabs>
            <w:rPr>
              <w:noProof/>
              <w:sz w:val="22"/>
              <w:szCs w:val="22"/>
            </w:rPr>
          </w:pPr>
          <w:hyperlink w:anchor="_Toc375235429" w:history="1">
            <w:r w:rsidR="004A13DA" w:rsidRPr="000849E3">
              <w:rPr>
                <w:rStyle w:val="Hyperlink"/>
                <w:noProof/>
              </w:rPr>
              <w:t>Background</w:t>
            </w:r>
            <w:r w:rsidR="004A13DA">
              <w:rPr>
                <w:noProof/>
                <w:webHidden/>
              </w:rPr>
              <w:tab/>
            </w:r>
            <w:r w:rsidR="004A13DA">
              <w:rPr>
                <w:noProof/>
                <w:webHidden/>
              </w:rPr>
              <w:fldChar w:fldCharType="begin"/>
            </w:r>
            <w:r w:rsidR="004A13DA">
              <w:rPr>
                <w:noProof/>
                <w:webHidden/>
              </w:rPr>
              <w:instrText xml:space="preserve"> PAGEREF _Toc375235429 \h </w:instrText>
            </w:r>
            <w:r w:rsidR="004A13DA">
              <w:rPr>
                <w:noProof/>
                <w:webHidden/>
              </w:rPr>
            </w:r>
            <w:r w:rsidR="004A13DA">
              <w:rPr>
                <w:noProof/>
                <w:webHidden/>
              </w:rPr>
              <w:fldChar w:fldCharType="separate"/>
            </w:r>
            <w:r w:rsidR="00117AC8">
              <w:rPr>
                <w:noProof/>
                <w:webHidden/>
              </w:rPr>
              <w:t>7</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30" w:history="1">
            <w:r w:rsidR="004A13DA" w:rsidRPr="000849E3">
              <w:rPr>
                <w:rStyle w:val="Hyperlink"/>
                <w:noProof/>
              </w:rPr>
              <w:t>Thermal Interfacing</w:t>
            </w:r>
            <w:r w:rsidR="004A13DA">
              <w:rPr>
                <w:noProof/>
                <w:webHidden/>
              </w:rPr>
              <w:tab/>
            </w:r>
            <w:r w:rsidR="004A13DA">
              <w:rPr>
                <w:noProof/>
                <w:webHidden/>
              </w:rPr>
              <w:fldChar w:fldCharType="begin"/>
            </w:r>
            <w:r w:rsidR="004A13DA">
              <w:rPr>
                <w:noProof/>
                <w:webHidden/>
              </w:rPr>
              <w:instrText xml:space="preserve"> PAGEREF _Toc375235430 \h </w:instrText>
            </w:r>
            <w:r w:rsidR="004A13DA">
              <w:rPr>
                <w:noProof/>
                <w:webHidden/>
              </w:rPr>
            </w:r>
            <w:r w:rsidR="004A13DA">
              <w:rPr>
                <w:noProof/>
                <w:webHidden/>
              </w:rPr>
              <w:fldChar w:fldCharType="separate"/>
            </w:r>
            <w:r w:rsidR="00117AC8">
              <w:rPr>
                <w:noProof/>
                <w:webHidden/>
              </w:rPr>
              <w:t>7</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31" w:history="1">
            <w:r w:rsidR="004A13DA" w:rsidRPr="000849E3">
              <w:rPr>
                <w:rStyle w:val="Hyperlink"/>
                <w:noProof/>
              </w:rPr>
              <w:t>Vibrotactile Interfacing</w:t>
            </w:r>
            <w:r w:rsidR="004A13DA">
              <w:rPr>
                <w:noProof/>
                <w:webHidden/>
              </w:rPr>
              <w:tab/>
            </w:r>
            <w:r w:rsidR="004A13DA">
              <w:rPr>
                <w:noProof/>
                <w:webHidden/>
              </w:rPr>
              <w:fldChar w:fldCharType="begin"/>
            </w:r>
            <w:r w:rsidR="004A13DA">
              <w:rPr>
                <w:noProof/>
                <w:webHidden/>
              </w:rPr>
              <w:instrText xml:space="preserve"> PAGEREF _Toc375235431 \h </w:instrText>
            </w:r>
            <w:r w:rsidR="004A13DA">
              <w:rPr>
                <w:noProof/>
                <w:webHidden/>
              </w:rPr>
            </w:r>
            <w:r w:rsidR="004A13DA">
              <w:rPr>
                <w:noProof/>
                <w:webHidden/>
              </w:rPr>
              <w:fldChar w:fldCharType="separate"/>
            </w:r>
            <w:r w:rsidR="00117AC8">
              <w:rPr>
                <w:noProof/>
                <w:webHidden/>
              </w:rPr>
              <w:t>7</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32" w:history="1">
            <w:r w:rsidR="004A13DA" w:rsidRPr="000849E3">
              <w:rPr>
                <w:rStyle w:val="Hyperlink"/>
                <w:noProof/>
              </w:rPr>
              <w:t>Mobile Communication</w:t>
            </w:r>
            <w:r w:rsidR="004A13DA">
              <w:rPr>
                <w:noProof/>
                <w:webHidden/>
              </w:rPr>
              <w:tab/>
            </w:r>
            <w:r w:rsidR="004A13DA">
              <w:rPr>
                <w:noProof/>
                <w:webHidden/>
              </w:rPr>
              <w:fldChar w:fldCharType="begin"/>
            </w:r>
            <w:r w:rsidR="004A13DA">
              <w:rPr>
                <w:noProof/>
                <w:webHidden/>
              </w:rPr>
              <w:instrText xml:space="preserve"> PAGEREF _Toc375235432 \h </w:instrText>
            </w:r>
            <w:r w:rsidR="004A13DA">
              <w:rPr>
                <w:noProof/>
                <w:webHidden/>
              </w:rPr>
            </w:r>
            <w:r w:rsidR="004A13DA">
              <w:rPr>
                <w:noProof/>
                <w:webHidden/>
              </w:rPr>
              <w:fldChar w:fldCharType="separate"/>
            </w:r>
            <w:r w:rsidR="00117AC8">
              <w:rPr>
                <w:noProof/>
                <w:webHidden/>
              </w:rPr>
              <w:t>7</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33" w:history="1">
            <w:r w:rsidR="004A13DA" w:rsidRPr="000849E3">
              <w:rPr>
                <w:rStyle w:val="Hyperlink"/>
                <w:noProof/>
              </w:rPr>
              <w:t>Sensory Substitution</w:t>
            </w:r>
            <w:r w:rsidR="004A13DA">
              <w:rPr>
                <w:noProof/>
                <w:webHidden/>
              </w:rPr>
              <w:tab/>
            </w:r>
            <w:r w:rsidR="004A13DA">
              <w:rPr>
                <w:noProof/>
                <w:webHidden/>
              </w:rPr>
              <w:fldChar w:fldCharType="begin"/>
            </w:r>
            <w:r w:rsidR="004A13DA">
              <w:rPr>
                <w:noProof/>
                <w:webHidden/>
              </w:rPr>
              <w:instrText xml:space="preserve"> PAGEREF _Toc375235433 \h </w:instrText>
            </w:r>
            <w:r w:rsidR="004A13DA">
              <w:rPr>
                <w:noProof/>
                <w:webHidden/>
              </w:rPr>
            </w:r>
            <w:r w:rsidR="004A13DA">
              <w:rPr>
                <w:noProof/>
                <w:webHidden/>
              </w:rPr>
              <w:fldChar w:fldCharType="separate"/>
            </w:r>
            <w:r w:rsidR="00117AC8">
              <w:rPr>
                <w:noProof/>
                <w:webHidden/>
              </w:rPr>
              <w:t>7</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34" w:history="1">
            <w:r w:rsidR="004A13DA" w:rsidRPr="000849E3">
              <w:rPr>
                <w:rStyle w:val="Hyperlink"/>
                <w:noProof/>
              </w:rPr>
              <w:t>New Senses</w:t>
            </w:r>
            <w:r w:rsidR="004A13DA">
              <w:rPr>
                <w:noProof/>
                <w:webHidden/>
              </w:rPr>
              <w:tab/>
            </w:r>
            <w:r w:rsidR="004A13DA">
              <w:rPr>
                <w:noProof/>
                <w:webHidden/>
              </w:rPr>
              <w:fldChar w:fldCharType="begin"/>
            </w:r>
            <w:r w:rsidR="004A13DA">
              <w:rPr>
                <w:noProof/>
                <w:webHidden/>
              </w:rPr>
              <w:instrText xml:space="preserve"> PAGEREF _Toc375235434 \h </w:instrText>
            </w:r>
            <w:r w:rsidR="004A13DA">
              <w:rPr>
                <w:noProof/>
                <w:webHidden/>
              </w:rPr>
            </w:r>
            <w:r w:rsidR="004A13DA">
              <w:rPr>
                <w:noProof/>
                <w:webHidden/>
              </w:rPr>
              <w:fldChar w:fldCharType="separate"/>
            </w:r>
            <w:r w:rsidR="00117AC8">
              <w:rPr>
                <w:noProof/>
                <w:webHidden/>
              </w:rPr>
              <w:t>8</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35" w:history="1">
            <w:r w:rsidR="004A13DA" w:rsidRPr="000849E3">
              <w:rPr>
                <w:rStyle w:val="Hyperlink"/>
                <w:noProof/>
              </w:rPr>
              <w:t>Situational Awareness</w:t>
            </w:r>
            <w:r w:rsidR="004A13DA">
              <w:rPr>
                <w:noProof/>
                <w:webHidden/>
              </w:rPr>
              <w:tab/>
            </w:r>
            <w:r w:rsidR="004A13DA">
              <w:rPr>
                <w:noProof/>
                <w:webHidden/>
              </w:rPr>
              <w:fldChar w:fldCharType="begin"/>
            </w:r>
            <w:r w:rsidR="004A13DA">
              <w:rPr>
                <w:noProof/>
                <w:webHidden/>
              </w:rPr>
              <w:instrText xml:space="preserve"> PAGEREF _Toc375235435 \h </w:instrText>
            </w:r>
            <w:r w:rsidR="004A13DA">
              <w:rPr>
                <w:noProof/>
                <w:webHidden/>
              </w:rPr>
            </w:r>
            <w:r w:rsidR="004A13DA">
              <w:rPr>
                <w:noProof/>
                <w:webHidden/>
              </w:rPr>
              <w:fldChar w:fldCharType="separate"/>
            </w:r>
            <w:r w:rsidR="00117AC8">
              <w:rPr>
                <w:noProof/>
                <w:webHidden/>
              </w:rPr>
              <w:t>8</w:t>
            </w:r>
            <w:r w:rsidR="004A13DA">
              <w:rPr>
                <w:noProof/>
                <w:webHidden/>
              </w:rPr>
              <w:fldChar w:fldCharType="end"/>
            </w:r>
          </w:hyperlink>
        </w:p>
        <w:p w:rsidR="004A13DA" w:rsidRDefault="00755BD6">
          <w:pPr>
            <w:pStyle w:val="TOC1"/>
            <w:tabs>
              <w:tab w:val="right" w:leader="dot" w:pos="9350"/>
            </w:tabs>
            <w:rPr>
              <w:noProof/>
              <w:sz w:val="22"/>
              <w:szCs w:val="22"/>
            </w:rPr>
          </w:pPr>
          <w:hyperlink w:anchor="_Toc375235436" w:history="1">
            <w:r w:rsidR="004A13DA" w:rsidRPr="000849E3">
              <w:rPr>
                <w:rStyle w:val="Hyperlink"/>
                <w:noProof/>
              </w:rPr>
              <w:t>Research Questions</w:t>
            </w:r>
            <w:r w:rsidR="004A13DA">
              <w:rPr>
                <w:noProof/>
                <w:webHidden/>
              </w:rPr>
              <w:tab/>
            </w:r>
            <w:r w:rsidR="004A13DA">
              <w:rPr>
                <w:noProof/>
                <w:webHidden/>
              </w:rPr>
              <w:fldChar w:fldCharType="begin"/>
            </w:r>
            <w:r w:rsidR="004A13DA">
              <w:rPr>
                <w:noProof/>
                <w:webHidden/>
              </w:rPr>
              <w:instrText xml:space="preserve"> PAGEREF _Toc375235436 \h </w:instrText>
            </w:r>
            <w:r w:rsidR="004A13DA">
              <w:rPr>
                <w:noProof/>
                <w:webHidden/>
              </w:rPr>
            </w:r>
            <w:r w:rsidR="004A13DA">
              <w:rPr>
                <w:noProof/>
                <w:webHidden/>
              </w:rPr>
              <w:fldChar w:fldCharType="separate"/>
            </w:r>
            <w:r w:rsidR="00117AC8">
              <w:rPr>
                <w:noProof/>
                <w:webHidden/>
              </w:rPr>
              <w:t>9</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37" w:history="1">
            <w:r w:rsidR="004A13DA" w:rsidRPr="000849E3">
              <w:rPr>
                <w:rStyle w:val="Hyperlink"/>
                <w:noProof/>
              </w:rPr>
              <w:t>Discreet and Continuous Data</w:t>
            </w:r>
            <w:r w:rsidR="004A13DA">
              <w:rPr>
                <w:noProof/>
                <w:webHidden/>
              </w:rPr>
              <w:tab/>
            </w:r>
            <w:r w:rsidR="004A13DA">
              <w:rPr>
                <w:noProof/>
                <w:webHidden/>
              </w:rPr>
              <w:fldChar w:fldCharType="begin"/>
            </w:r>
            <w:r w:rsidR="004A13DA">
              <w:rPr>
                <w:noProof/>
                <w:webHidden/>
              </w:rPr>
              <w:instrText xml:space="preserve"> PAGEREF _Toc375235437 \h </w:instrText>
            </w:r>
            <w:r w:rsidR="004A13DA">
              <w:rPr>
                <w:noProof/>
                <w:webHidden/>
              </w:rPr>
            </w:r>
            <w:r w:rsidR="004A13DA">
              <w:rPr>
                <w:noProof/>
                <w:webHidden/>
              </w:rPr>
              <w:fldChar w:fldCharType="separate"/>
            </w:r>
            <w:r w:rsidR="00117AC8">
              <w:rPr>
                <w:noProof/>
                <w:webHidden/>
              </w:rPr>
              <w:t>9</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38" w:history="1">
            <w:r w:rsidR="004A13DA" w:rsidRPr="000849E3">
              <w:rPr>
                <w:rStyle w:val="Hyperlink"/>
                <w:noProof/>
              </w:rPr>
              <w:t>Sensory Substitution</w:t>
            </w:r>
            <w:r w:rsidR="004A13DA">
              <w:rPr>
                <w:noProof/>
                <w:webHidden/>
              </w:rPr>
              <w:tab/>
            </w:r>
            <w:r w:rsidR="004A13DA">
              <w:rPr>
                <w:noProof/>
                <w:webHidden/>
              </w:rPr>
              <w:fldChar w:fldCharType="begin"/>
            </w:r>
            <w:r w:rsidR="004A13DA">
              <w:rPr>
                <w:noProof/>
                <w:webHidden/>
              </w:rPr>
              <w:instrText xml:space="preserve"> PAGEREF _Toc375235438 \h </w:instrText>
            </w:r>
            <w:r w:rsidR="004A13DA">
              <w:rPr>
                <w:noProof/>
                <w:webHidden/>
              </w:rPr>
            </w:r>
            <w:r w:rsidR="004A13DA">
              <w:rPr>
                <w:noProof/>
                <w:webHidden/>
              </w:rPr>
              <w:fldChar w:fldCharType="separate"/>
            </w:r>
            <w:r w:rsidR="00117AC8">
              <w:rPr>
                <w:noProof/>
                <w:webHidden/>
              </w:rPr>
              <w:t>9</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39" w:history="1">
            <w:r w:rsidR="004A13DA" w:rsidRPr="000849E3">
              <w:rPr>
                <w:rStyle w:val="Hyperlink"/>
                <w:noProof/>
              </w:rPr>
              <w:t>Sensory Augmentation</w:t>
            </w:r>
            <w:r w:rsidR="004A13DA">
              <w:rPr>
                <w:noProof/>
                <w:webHidden/>
              </w:rPr>
              <w:tab/>
            </w:r>
            <w:r w:rsidR="004A13DA">
              <w:rPr>
                <w:noProof/>
                <w:webHidden/>
              </w:rPr>
              <w:fldChar w:fldCharType="begin"/>
            </w:r>
            <w:r w:rsidR="004A13DA">
              <w:rPr>
                <w:noProof/>
                <w:webHidden/>
              </w:rPr>
              <w:instrText xml:space="preserve"> PAGEREF _Toc375235439 \h </w:instrText>
            </w:r>
            <w:r w:rsidR="004A13DA">
              <w:rPr>
                <w:noProof/>
                <w:webHidden/>
              </w:rPr>
            </w:r>
            <w:r w:rsidR="004A13DA">
              <w:rPr>
                <w:noProof/>
                <w:webHidden/>
              </w:rPr>
              <w:fldChar w:fldCharType="separate"/>
            </w:r>
            <w:r w:rsidR="00117AC8">
              <w:rPr>
                <w:noProof/>
                <w:webHidden/>
              </w:rPr>
              <w:t>9</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40" w:history="1">
            <w:r w:rsidR="004A13DA" w:rsidRPr="000849E3">
              <w:rPr>
                <w:rStyle w:val="Hyperlink"/>
                <w:noProof/>
              </w:rPr>
              <w:t>New Senses</w:t>
            </w:r>
            <w:r w:rsidR="004A13DA">
              <w:rPr>
                <w:noProof/>
                <w:webHidden/>
              </w:rPr>
              <w:tab/>
            </w:r>
            <w:r w:rsidR="004A13DA">
              <w:rPr>
                <w:noProof/>
                <w:webHidden/>
              </w:rPr>
              <w:fldChar w:fldCharType="begin"/>
            </w:r>
            <w:r w:rsidR="004A13DA">
              <w:rPr>
                <w:noProof/>
                <w:webHidden/>
              </w:rPr>
              <w:instrText xml:space="preserve"> PAGEREF _Toc375235440 \h </w:instrText>
            </w:r>
            <w:r w:rsidR="004A13DA">
              <w:rPr>
                <w:noProof/>
                <w:webHidden/>
              </w:rPr>
            </w:r>
            <w:r w:rsidR="004A13DA">
              <w:rPr>
                <w:noProof/>
                <w:webHidden/>
              </w:rPr>
              <w:fldChar w:fldCharType="separate"/>
            </w:r>
            <w:r w:rsidR="00117AC8">
              <w:rPr>
                <w:noProof/>
                <w:webHidden/>
              </w:rPr>
              <w:t>9</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41" w:history="1">
            <w:r w:rsidR="004A13DA" w:rsidRPr="000849E3">
              <w:rPr>
                <w:rStyle w:val="Hyperlink"/>
                <w:noProof/>
              </w:rPr>
              <w:t>The Brain and the New Stimuli</w:t>
            </w:r>
            <w:r w:rsidR="004A13DA">
              <w:rPr>
                <w:noProof/>
                <w:webHidden/>
              </w:rPr>
              <w:tab/>
            </w:r>
            <w:r w:rsidR="004A13DA">
              <w:rPr>
                <w:noProof/>
                <w:webHidden/>
              </w:rPr>
              <w:fldChar w:fldCharType="begin"/>
            </w:r>
            <w:r w:rsidR="004A13DA">
              <w:rPr>
                <w:noProof/>
                <w:webHidden/>
              </w:rPr>
              <w:instrText xml:space="preserve"> PAGEREF _Toc375235441 \h </w:instrText>
            </w:r>
            <w:r w:rsidR="004A13DA">
              <w:rPr>
                <w:noProof/>
                <w:webHidden/>
              </w:rPr>
            </w:r>
            <w:r w:rsidR="004A13DA">
              <w:rPr>
                <w:noProof/>
                <w:webHidden/>
              </w:rPr>
              <w:fldChar w:fldCharType="separate"/>
            </w:r>
            <w:r w:rsidR="00117AC8">
              <w:rPr>
                <w:noProof/>
                <w:webHidden/>
              </w:rPr>
              <w:t>9</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42" w:history="1">
            <w:r w:rsidR="004A13DA" w:rsidRPr="000849E3">
              <w:rPr>
                <w:rStyle w:val="Hyperlink"/>
                <w:noProof/>
              </w:rPr>
              <w:t>Escaping the visual user interface</w:t>
            </w:r>
            <w:r w:rsidR="004A13DA">
              <w:rPr>
                <w:noProof/>
                <w:webHidden/>
              </w:rPr>
              <w:tab/>
            </w:r>
            <w:r w:rsidR="004A13DA">
              <w:rPr>
                <w:noProof/>
                <w:webHidden/>
              </w:rPr>
              <w:fldChar w:fldCharType="begin"/>
            </w:r>
            <w:r w:rsidR="004A13DA">
              <w:rPr>
                <w:noProof/>
                <w:webHidden/>
              </w:rPr>
              <w:instrText xml:space="preserve"> PAGEREF _Toc375235442 \h </w:instrText>
            </w:r>
            <w:r w:rsidR="004A13DA">
              <w:rPr>
                <w:noProof/>
                <w:webHidden/>
              </w:rPr>
            </w:r>
            <w:r w:rsidR="004A13DA">
              <w:rPr>
                <w:noProof/>
                <w:webHidden/>
              </w:rPr>
              <w:fldChar w:fldCharType="separate"/>
            </w:r>
            <w:r w:rsidR="00117AC8">
              <w:rPr>
                <w:noProof/>
                <w:webHidden/>
              </w:rPr>
              <w:t>10</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43" w:history="1">
            <w:r w:rsidR="004A13DA" w:rsidRPr="000849E3">
              <w:rPr>
                <w:rStyle w:val="Hyperlink"/>
                <w:noProof/>
              </w:rPr>
              <w:t>Biological and Metaphorical Approaches</w:t>
            </w:r>
            <w:r w:rsidR="004A13DA">
              <w:rPr>
                <w:noProof/>
                <w:webHidden/>
              </w:rPr>
              <w:tab/>
            </w:r>
            <w:r w:rsidR="004A13DA">
              <w:rPr>
                <w:noProof/>
                <w:webHidden/>
              </w:rPr>
              <w:fldChar w:fldCharType="begin"/>
            </w:r>
            <w:r w:rsidR="004A13DA">
              <w:rPr>
                <w:noProof/>
                <w:webHidden/>
              </w:rPr>
              <w:instrText xml:space="preserve"> PAGEREF _Toc375235443 \h </w:instrText>
            </w:r>
            <w:r w:rsidR="004A13DA">
              <w:rPr>
                <w:noProof/>
                <w:webHidden/>
              </w:rPr>
            </w:r>
            <w:r w:rsidR="004A13DA">
              <w:rPr>
                <w:noProof/>
                <w:webHidden/>
              </w:rPr>
              <w:fldChar w:fldCharType="separate"/>
            </w:r>
            <w:r w:rsidR="00117AC8">
              <w:rPr>
                <w:noProof/>
                <w:webHidden/>
              </w:rPr>
              <w:t>10</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44" w:history="1">
            <w:r w:rsidR="004A13DA" w:rsidRPr="000849E3">
              <w:rPr>
                <w:rStyle w:val="Hyperlink"/>
                <w:noProof/>
              </w:rPr>
              <w:t>Design Thinking</w:t>
            </w:r>
            <w:r w:rsidR="004A13DA">
              <w:rPr>
                <w:noProof/>
                <w:webHidden/>
              </w:rPr>
              <w:tab/>
            </w:r>
            <w:r w:rsidR="004A13DA">
              <w:rPr>
                <w:noProof/>
                <w:webHidden/>
              </w:rPr>
              <w:fldChar w:fldCharType="begin"/>
            </w:r>
            <w:r w:rsidR="004A13DA">
              <w:rPr>
                <w:noProof/>
                <w:webHidden/>
              </w:rPr>
              <w:instrText xml:space="preserve"> PAGEREF _Toc375235444 \h </w:instrText>
            </w:r>
            <w:r w:rsidR="004A13DA">
              <w:rPr>
                <w:noProof/>
                <w:webHidden/>
              </w:rPr>
            </w:r>
            <w:r w:rsidR="004A13DA">
              <w:rPr>
                <w:noProof/>
                <w:webHidden/>
              </w:rPr>
              <w:fldChar w:fldCharType="separate"/>
            </w:r>
            <w:r w:rsidR="00117AC8">
              <w:rPr>
                <w:noProof/>
                <w:webHidden/>
              </w:rPr>
              <w:t>10</w:t>
            </w:r>
            <w:r w:rsidR="004A13DA">
              <w:rPr>
                <w:noProof/>
                <w:webHidden/>
              </w:rPr>
              <w:fldChar w:fldCharType="end"/>
            </w:r>
          </w:hyperlink>
        </w:p>
        <w:p w:rsidR="004A13DA" w:rsidRDefault="00755BD6">
          <w:pPr>
            <w:pStyle w:val="TOC1"/>
            <w:tabs>
              <w:tab w:val="right" w:leader="dot" w:pos="9350"/>
            </w:tabs>
            <w:rPr>
              <w:noProof/>
              <w:sz w:val="22"/>
              <w:szCs w:val="22"/>
            </w:rPr>
          </w:pPr>
          <w:hyperlink w:anchor="_Toc375235445" w:history="1">
            <w:r w:rsidR="004A13DA" w:rsidRPr="000849E3">
              <w:rPr>
                <w:rStyle w:val="Hyperlink"/>
                <w:noProof/>
              </w:rPr>
              <w:t>Research Plan</w:t>
            </w:r>
            <w:r w:rsidR="004A13DA">
              <w:rPr>
                <w:noProof/>
                <w:webHidden/>
              </w:rPr>
              <w:tab/>
            </w:r>
            <w:r w:rsidR="004A13DA">
              <w:rPr>
                <w:noProof/>
                <w:webHidden/>
              </w:rPr>
              <w:fldChar w:fldCharType="begin"/>
            </w:r>
            <w:r w:rsidR="004A13DA">
              <w:rPr>
                <w:noProof/>
                <w:webHidden/>
              </w:rPr>
              <w:instrText xml:space="preserve"> PAGEREF _Toc375235445 \h </w:instrText>
            </w:r>
            <w:r w:rsidR="004A13DA">
              <w:rPr>
                <w:noProof/>
                <w:webHidden/>
              </w:rPr>
            </w:r>
            <w:r w:rsidR="004A13DA">
              <w:rPr>
                <w:noProof/>
                <w:webHidden/>
              </w:rPr>
              <w:fldChar w:fldCharType="separate"/>
            </w:r>
            <w:r w:rsidR="00117AC8">
              <w:rPr>
                <w:noProof/>
                <w:webHidden/>
              </w:rPr>
              <w:t>11</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46" w:history="1">
            <w:r w:rsidR="004A13DA" w:rsidRPr="000849E3">
              <w:rPr>
                <w:rStyle w:val="Hyperlink"/>
                <w:noProof/>
              </w:rPr>
              <w:t>Proposed Activities</w:t>
            </w:r>
            <w:r w:rsidR="004A13DA">
              <w:rPr>
                <w:noProof/>
                <w:webHidden/>
              </w:rPr>
              <w:tab/>
            </w:r>
            <w:r w:rsidR="004A13DA">
              <w:rPr>
                <w:noProof/>
                <w:webHidden/>
              </w:rPr>
              <w:fldChar w:fldCharType="begin"/>
            </w:r>
            <w:r w:rsidR="004A13DA">
              <w:rPr>
                <w:noProof/>
                <w:webHidden/>
              </w:rPr>
              <w:instrText xml:space="preserve"> PAGEREF _Toc375235446 \h </w:instrText>
            </w:r>
            <w:r w:rsidR="004A13DA">
              <w:rPr>
                <w:noProof/>
                <w:webHidden/>
              </w:rPr>
            </w:r>
            <w:r w:rsidR="004A13DA">
              <w:rPr>
                <w:noProof/>
                <w:webHidden/>
              </w:rPr>
              <w:fldChar w:fldCharType="separate"/>
            </w:r>
            <w:r w:rsidR="00117AC8">
              <w:rPr>
                <w:noProof/>
                <w:webHidden/>
              </w:rPr>
              <w:t>11</w:t>
            </w:r>
            <w:r w:rsidR="004A13DA">
              <w:rPr>
                <w:noProof/>
                <w:webHidden/>
              </w:rPr>
              <w:fldChar w:fldCharType="end"/>
            </w:r>
          </w:hyperlink>
        </w:p>
        <w:p w:rsidR="004A13DA" w:rsidRDefault="00755BD6">
          <w:pPr>
            <w:pStyle w:val="TOC3"/>
            <w:tabs>
              <w:tab w:val="right" w:leader="dot" w:pos="9350"/>
            </w:tabs>
            <w:rPr>
              <w:noProof/>
              <w:sz w:val="22"/>
              <w:szCs w:val="22"/>
            </w:rPr>
          </w:pPr>
          <w:hyperlink w:anchor="_Toc375235447" w:history="1">
            <w:r w:rsidR="004A13DA" w:rsidRPr="000849E3">
              <w:rPr>
                <w:rStyle w:val="Hyperlink"/>
                <w:noProof/>
              </w:rPr>
              <w:t>(On the fence about this one now)</w:t>
            </w:r>
            <w:r w:rsidR="004A13DA">
              <w:rPr>
                <w:noProof/>
                <w:webHidden/>
              </w:rPr>
              <w:tab/>
            </w:r>
            <w:r w:rsidR="004A13DA">
              <w:rPr>
                <w:noProof/>
                <w:webHidden/>
              </w:rPr>
              <w:fldChar w:fldCharType="begin"/>
            </w:r>
            <w:r w:rsidR="004A13DA">
              <w:rPr>
                <w:noProof/>
                <w:webHidden/>
              </w:rPr>
              <w:instrText xml:space="preserve"> PAGEREF _Toc375235447 \h </w:instrText>
            </w:r>
            <w:r w:rsidR="004A13DA">
              <w:rPr>
                <w:noProof/>
                <w:webHidden/>
              </w:rPr>
            </w:r>
            <w:r w:rsidR="004A13DA">
              <w:rPr>
                <w:noProof/>
                <w:webHidden/>
              </w:rPr>
              <w:fldChar w:fldCharType="separate"/>
            </w:r>
            <w:r w:rsidR="00117AC8">
              <w:rPr>
                <w:noProof/>
                <w:webHidden/>
              </w:rPr>
              <w:t>11</w:t>
            </w:r>
            <w:r w:rsidR="004A13DA">
              <w:rPr>
                <w:noProof/>
                <w:webHidden/>
              </w:rPr>
              <w:fldChar w:fldCharType="end"/>
            </w:r>
          </w:hyperlink>
        </w:p>
        <w:p w:rsidR="004A13DA" w:rsidRDefault="00755BD6">
          <w:pPr>
            <w:pStyle w:val="TOC3"/>
            <w:tabs>
              <w:tab w:val="right" w:leader="dot" w:pos="9350"/>
            </w:tabs>
            <w:rPr>
              <w:noProof/>
              <w:sz w:val="22"/>
              <w:szCs w:val="22"/>
            </w:rPr>
          </w:pPr>
          <w:hyperlink w:anchor="_Toc375235448" w:history="1">
            <w:r w:rsidR="004A13DA" w:rsidRPr="000849E3">
              <w:rPr>
                <w:rStyle w:val="Hyperlink"/>
                <w:noProof/>
              </w:rPr>
              <w:t>Ultrasonic Touch</w:t>
            </w:r>
            <w:r w:rsidR="004A13DA">
              <w:rPr>
                <w:noProof/>
                <w:webHidden/>
              </w:rPr>
              <w:tab/>
            </w:r>
            <w:r w:rsidR="004A13DA">
              <w:rPr>
                <w:noProof/>
                <w:webHidden/>
              </w:rPr>
              <w:fldChar w:fldCharType="begin"/>
            </w:r>
            <w:r w:rsidR="004A13DA">
              <w:rPr>
                <w:noProof/>
                <w:webHidden/>
              </w:rPr>
              <w:instrText xml:space="preserve"> PAGEREF _Toc375235448 \h </w:instrText>
            </w:r>
            <w:r w:rsidR="004A13DA">
              <w:rPr>
                <w:noProof/>
                <w:webHidden/>
              </w:rPr>
            </w:r>
            <w:r w:rsidR="004A13DA">
              <w:rPr>
                <w:noProof/>
                <w:webHidden/>
              </w:rPr>
              <w:fldChar w:fldCharType="separate"/>
            </w:r>
            <w:r w:rsidR="00117AC8">
              <w:rPr>
                <w:noProof/>
                <w:webHidden/>
              </w:rPr>
              <w:t>11</w:t>
            </w:r>
            <w:r w:rsidR="004A13DA">
              <w:rPr>
                <w:noProof/>
                <w:webHidden/>
              </w:rPr>
              <w:fldChar w:fldCharType="end"/>
            </w:r>
          </w:hyperlink>
        </w:p>
        <w:p w:rsidR="004A13DA" w:rsidRDefault="00755BD6">
          <w:pPr>
            <w:pStyle w:val="TOC1"/>
            <w:tabs>
              <w:tab w:val="right" w:leader="dot" w:pos="9350"/>
            </w:tabs>
            <w:rPr>
              <w:noProof/>
              <w:sz w:val="22"/>
              <w:szCs w:val="22"/>
            </w:rPr>
          </w:pPr>
          <w:hyperlink w:anchor="_Toc375235449" w:history="1">
            <w:r w:rsidR="004A13DA" w:rsidRPr="000849E3">
              <w:rPr>
                <w:rStyle w:val="Hyperlink"/>
                <w:noProof/>
              </w:rPr>
              <w:t>Timeline (not updated yet)</w:t>
            </w:r>
            <w:r w:rsidR="004A13DA">
              <w:rPr>
                <w:noProof/>
                <w:webHidden/>
              </w:rPr>
              <w:tab/>
            </w:r>
            <w:r w:rsidR="004A13DA">
              <w:rPr>
                <w:noProof/>
                <w:webHidden/>
              </w:rPr>
              <w:fldChar w:fldCharType="begin"/>
            </w:r>
            <w:r w:rsidR="004A13DA">
              <w:rPr>
                <w:noProof/>
                <w:webHidden/>
              </w:rPr>
              <w:instrText xml:space="preserve"> PAGEREF _Toc375235449 \h </w:instrText>
            </w:r>
            <w:r w:rsidR="004A13DA">
              <w:rPr>
                <w:noProof/>
                <w:webHidden/>
              </w:rPr>
            </w:r>
            <w:r w:rsidR="004A13DA">
              <w:rPr>
                <w:noProof/>
                <w:webHidden/>
              </w:rPr>
              <w:fldChar w:fldCharType="separate"/>
            </w:r>
            <w:r w:rsidR="00117AC8">
              <w:rPr>
                <w:noProof/>
                <w:webHidden/>
              </w:rPr>
              <w:t>12</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50" w:history="1">
            <w:r w:rsidR="004A13DA" w:rsidRPr="000849E3">
              <w:rPr>
                <w:rStyle w:val="Hyperlink"/>
                <w:noProof/>
              </w:rPr>
              <w:t>Phase One (November - December)</w:t>
            </w:r>
            <w:r w:rsidR="004A13DA">
              <w:rPr>
                <w:noProof/>
                <w:webHidden/>
              </w:rPr>
              <w:tab/>
            </w:r>
            <w:r w:rsidR="004A13DA">
              <w:rPr>
                <w:noProof/>
                <w:webHidden/>
              </w:rPr>
              <w:fldChar w:fldCharType="begin"/>
            </w:r>
            <w:r w:rsidR="004A13DA">
              <w:rPr>
                <w:noProof/>
                <w:webHidden/>
              </w:rPr>
              <w:instrText xml:space="preserve"> PAGEREF _Toc375235450 \h </w:instrText>
            </w:r>
            <w:r w:rsidR="004A13DA">
              <w:rPr>
                <w:noProof/>
                <w:webHidden/>
              </w:rPr>
            </w:r>
            <w:r w:rsidR="004A13DA">
              <w:rPr>
                <w:noProof/>
                <w:webHidden/>
              </w:rPr>
              <w:fldChar w:fldCharType="separate"/>
            </w:r>
            <w:r w:rsidR="00117AC8">
              <w:rPr>
                <w:noProof/>
                <w:webHidden/>
              </w:rPr>
              <w:t>12</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51" w:history="1">
            <w:r w:rsidR="004A13DA" w:rsidRPr="000849E3">
              <w:rPr>
                <w:rStyle w:val="Hyperlink"/>
                <w:noProof/>
              </w:rPr>
              <w:t>Phase Two (December 2013 – February 2014)</w:t>
            </w:r>
            <w:r w:rsidR="004A13DA">
              <w:rPr>
                <w:noProof/>
                <w:webHidden/>
              </w:rPr>
              <w:tab/>
            </w:r>
            <w:r w:rsidR="004A13DA">
              <w:rPr>
                <w:noProof/>
                <w:webHidden/>
              </w:rPr>
              <w:fldChar w:fldCharType="begin"/>
            </w:r>
            <w:r w:rsidR="004A13DA">
              <w:rPr>
                <w:noProof/>
                <w:webHidden/>
              </w:rPr>
              <w:instrText xml:space="preserve"> PAGEREF _Toc375235451 \h </w:instrText>
            </w:r>
            <w:r w:rsidR="004A13DA">
              <w:rPr>
                <w:noProof/>
                <w:webHidden/>
              </w:rPr>
            </w:r>
            <w:r w:rsidR="004A13DA">
              <w:rPr>
                <w:noProof/>
                <w:webHidden/>
              </w:rPr>
              <w:fldChar w:fldCharType="separate"/>
            </w:r>
            <w:r w:rsidR="00117AC8">
              <w:rPr>
                <w:noProof/>
                <w:webHidden/>
              </w:rPr>
              <w:t>12</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52" w:history="1">
            <w:r w:rsidR="004A13DA" w:rsidRPr="000849E3">
              <w:rPr>
                <w:rStyle w:val="Hyperlink"/>
                <w:noProof/>
              </w:rPr>
              <w:t>Phase Three (March 2014)</w:t>
            </w:r>
            <w:r w:rsidR="004A13DA">
              <w:rPr>
                <w:noProof/>
                <w:webHidden/>
              </w:rPr>
              <w:tab/>
            </w:r>
            <w:r w:rsidR="004A13DA">
              <w:rPr>
                <w:noProof/>
                <w:webHidden/>
              </w:rPr>
              <w:fldChar w:fldCharType="begin"/>
            </w:r>
            <w:r w:rsidR="004A13DA">
              <w:rPr>
                <w:noProof/>
                <w:webHidden/>
              </w:rPr>
              <w:instrText xml:space="preserve"> PAGEREF _Toc375235452 \h </w:instrText>
            </w:r>
            <w:r w:rsidR="004A13DA">
              <w:rPr>
                <w:noProof/>
                <w:webHidden/>
              </w:rPr>
            </w:r>
            <w:r w:rsidR="004A13DA">
              <w:rPr>
                <w:noProof/>
                <w:webHidden/>
              </w:rPr>
              <w:fldChar w:fldCharType="separate"/>
            </w:r>
            <w:r w:rsidR="00117AC8">
              <w:rPr>
                <w:noProof/>
                <w:webHidden/>
              </w:rPr>
              <w:t>12</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53" w:history="1">
            <w:r w:rsidR="004A13DA" w:rsidRPr="000849E3">
              <w:rPr>
                <w:rStyle w:val="Hyperlink"/>
                <w:noProof/>
              </w:rPr>
              <w:t>Phase Four (April - June 2014)</w:t>
            </w:r>
            <w:r w:rsidR="004A13DA">
              <w:rPr>
                <w:noProof/>
                <w:webHidden/>
              </w:rPr>
              <w:tab/>
            </w:r>
            <w:r w:rsidR="004A13DA">
              <w:rPr>
                <w:noProof/>
                <w:webHidden/>
              </w:rPr>
              <w:fldChar w:fldCharType="begin"/>
            </w:r>
            <w:r w:rsidR="004A13DA">
              <w:rPr>
                <w:noProof/>
                <w:webHidden/>
              </w:rPr>
              <w:instrText xml:space="preserve"> PAGEREF _Toc375235453 \h </w:instrText>
            </w:r>
            <w:r w:rsidR="004A13DA">
              <w:rPr>
                <w:noProof/>
                <w:webHidden/>
              </w:rPr>
            </w:r>
            <w:r w:rsidR="004A13DA">
              <w:rPr>
                <w:noProof/>
                <w:webHidden/>
              </w:rPr>
              <w:fldChar w:fldCharType="separate"/>
            </w:r>
            <w:r w:rsidR="00117AC8">
              <w:rPr>
                <w:noProof/>
                <w:webHidden/>
              </w:rPr>
              <w:t>12</w:t>
            </w:r>
            <w:r w:rsidR="004A13DA">
              <w:rPr>
                <w:noProof/>
                <w:webHidden/>
              </w:rPr>
              <w:fldChar w:fldCharType="end"/>
            </w:r>
          </w:hyperlink>
        </w:p>
        <w:p w:rsidR="004A13DA" w:rsidRDefault="00755BD6">
          <w:pPr>
            <w:pStyle w:val="TOC1"/>
            <w:tabs>
              <w:tab w:val="right" w:leader="dot" w:pos="9350"/>
            </w:tabs>
            <w:rPr>
              <w:noProof/>
              <w:sz w:val="22"/>
              <w:szCs w:val="22"/>
            </w:rPr>
          </w:pPr>
          <w:hyperlink w:anchor="_Toc375235454" w:history="1">
            <w:r w:rsidR="004A13DA" w:rsidRPr="000849E3">
              <w:rPr>
                <w:rStyle w:val="Hyperlink"/>
                <w:noProof/>
              </w:rPr>
              <w:t>References</w:t>
            </w:r>
            <w:r w:rsidR="004A13DA">
              <w:rPr>
                <w:noProof/>
                <w:webHidden/>
              </w:rPr>
              <w:tab/>
            </w:r>
            <w:r w:rsidR="004A13DA">
              <w:rPr>
                <w:noProof/>
                <w:webHidden/>
              </w:rPr>
              <w:fldChar w:fldCharType="begin"/>
            </w:r>
            <w:r w:rsidR="004A13DA">
              <w:rPr>
                <w:noProof/>
                <w:webHidden/>
              </w:rPr>
              <w:instrText xml:space="preserve"> PAGEREF _Toc375235454 \h </w:instrText>
            </w:r>
            <w:r w:rsidR="004A13DA">
              <w:rPr>
                <w:noProof/>
                <w:webHidden/>
              </w:rPr>
            </w:r>
            <w:r w:rsidR="004A13DA">
              <w:rPr>
                <w:noProof/>
                <w:webHidden/>
              </w:rPr>
              <w:fldChar w:fldCharType="separate"/>
            </w:r>
            <w:r w:rsidR="00117AC8">
              <w:rPr>
                <w:noProof/>
                <w:webHidden/>
              </w:rPr>
              <w:t>13</w:t>
            </w:r>
            <w:r w:rsidR="004A13DA">
              <w:rPr>
                <w:noProof/>
                <w:webHidden/>
              </w:rPr>
              <w:fldChar w:fldCharType="end"/>
            </w:r>
          </w:hyperlink>
        </w:p>
        <w:p w:rsidR="004A13DA" w:rsidRDefault="00755BD6">
          <w:pPr>
            <w:pStyle w:val="TOC1"/>
            <w:tabs>
              <w:tab w:val="right" w:leader="dot" w:pos="9350"/>
            </w:tabs>
            <w:rPr>
              <w:noProof/>
              <w:sz w:val="22"/>
              <w:szCs w:val="22"/>
            </w:rPr>
          </w:pPr>
          <w:hyperlink w:anchor="_Toc375235455" w:history="1">
            <w:r w:rsidR="004A13DA" w:rsidRPr="000849E3">
              <w:rPr>
                <w:rStyle w:val="Hyperlink"/>
                <w:noProof/>
              </w:rPr>
              <w:t>Bio</w:t>
            </w:r>
            <w:r w:rsidR="004A13DA">
              <w:rPr>
                <w:noProof/>
                <w:webHidden/>
              </w:rPr>
              <w:tab/>
            </w:r>
            <w:r w:rsidR="004A13DA">
              <w:rPr>
                <w:noProof/>
                <w:webHidden/>
              </w:rPr>
              <w:fldChar w:fldCharType="begin"/>
            </w:r>
            <w:r w:rsidR="004A13DA">
              <w:rPr>
                <w:noProof/>
                <w:webHidden/>
              </w:rPr>
              <w:instrText xml:space="preserve"> PAGEREF _Toc375235455 \h </w:instrText>
            </w:r>
            <w:r w:rsidR="004A13DA">
              <w:rPr>
                <w:noProof/>
                <w:webHidden/>
              </w:rPr>
            </w:r>
            <w:r w:rsidR="004A13DA">
              <w:rPr>
                <w:noProof/>
                <w:webHidden/>
              </w:rPr>
              <w:fldChar w:fldCharType="separate"/>
            </w:r>
            <w:r w:rsidR="00117AC8">
              <w:rPr>
                <w:noProof/>
                <w:webHidden/>
              </w:rPr>
              <w:t>15</w:t>
            </w:r>
            <w:r w:rsidR="004A13DA">
              <w:rPr>
                <w:noProof/>
                <w:webHidden/>
              </w:rPr>
              <w:fldChar w:fldCharType="end"/>
            </w:r>
          </w:hyperlink>
        </w:p>
        <w:p w:rsidR="004A13DA" w:rsidRDefault="00755BD6">
          <w:pPr>
            <w:pStyle w:val="TOC2"/>
            <w:tabs>
              <w:tab w:val="right" w:leader="dot" w:pos="9350"/>
            </w:tabs>
            <w:rPr>
              <w:noProof/>
              <w:sz w:val="22"/>
              <w:szCs w:val="22"/>
            </w:rPr>
          </w:pPr>
          <w:hyperlink w:anchor="_Toc375235456" w:history="1">
            <w:r w:rsidR="004A13DA" w:rsidRPr="000849E3">
              <w:rPr>
                <w:rStyle w:val="Hyperlink"/>
                <w:noProof/>
              </w:rPr>
              <w:t>Santiago Eloy Alfaro</w:t>
            </w:r>
            <w:r w:rsidR="004A13DA">
              <w:rPr>
                <w:noProof/>
                <w:webHidden/>
              </w:rPr>
              <w:tab/>
            </w:r>
            <w:r w:rsidR="004A13DA">
              <w:rPr>
                <w:noProof/>
                <w:webHidden/>
              </w:rPr>
              <w:fldChar w:fldCharType="begin"/>
            </w:r>
            <w:r w:rsidR="004A13DA">
              <w:rPr>
                <w:noProof/>
                <w:webHidden/>
              </w:rPr>
              <w:instrText xml:space="preserve"> PAGEREF _Toc375235456 \h </w:instrText>
            </w:r>
            <w:r w:rsidR="004A13DA">
              <w:rPr>
                <w:noProof/>
                <w:webHidden/>
              </w:rPr>
            </w:r>
            <w:r w:rsidR="004A13DA">
              <w:rPr>
                <w:noProof/>
                <w:webHidden/>
              </w:rPr>
              <w:fldChar w:fldCharType="separate"/>
            </w:r>
            <w:r w:rsidR="00117AC8">
              <w:rPr>
                <w:noProof/>
                <w:webHidden/>
              </w:rPr>
              <w:t>15</w:t>
            </w:r>
            <w:r w:rsidR="004A13DA">
              <w:rPr>
                <w:noProof/>
                <w:webHidden/>
              </w:rPr>
              <w:fldChar w:fldCharType="end"/>
            </w:r>
          </w:hyperlink>
        </w:p>
        <w:p w:rsidR="00012AF7" w:rsidRDefault="00012AF7">
          <w:r>
            <w:rPr>
              <w:b/>
              <w:bCs/>
              <w:noProof/>
            </w:rPr>
            <w:fldChar w:fldCharType="end"/>
          </w:r>
        </w:p>
      </w:sdtContent>
    </w:sdt>
    <w:p w:rsidR="00012AF7" w:rsidRDefault="00012AF7">
      <w:r>
        <w:br w:type="page"/>
      </w:r>
    </w:p>
    <w:p w:rsidR="00012AF7" w:rsidRDefault="00012AF7" w:rsidP="00BB7A2B">
      <w:pPr>
        <w:pStyle w:val="Heading1"/>
      </w:pPr>
      <w:bookmarkStart w:id="3" w:name="_Toc375235428"/>
      <w:r>
        <w:lastRenderedPageBreak/>
        <w:t>Abstract</w:t>
      </w:r>
      <w:bookmarkEnd w:id="3"/>
    </w:p>
    <w:p w:rsidR="00012AF7" w:rsidRDefault="00C23F63" w:rsidP="00012AF7">
      <w:r>
        <w:t>The computation power that our mobile devices have gained in later years has surpassed that of the powerf</w:t>
      </w:r>
      <w:r w:rsidR="00565135">
        <w:t>ul computers of a few years ago</w:t>
      </w:r>
      <w:r>
        <w:t>. As this capacity keeps growing, the demand for better and more fulfilling mobile experiences has remained stagnant. A major reason for this is that the interaction capabilities of our devices are limited to the physical constraints of the device itself.</w:t>
      </w:r>
      <w:r w:rsidR="001448A7">
        <w:t xml:space="preserve"> This thesis looks to identify new and radically different mobile experiences while at the same time develop an interaction paradigm that will support the new experiences and be independent of the physical constraints of the device.</w:t>
      </w:r>
    </w:p>
    <w:p w:rsidR="00513878" w:rsidRDefault="001448A7" w:rsidP="00012AF7">
      <w:r>
        <w:t xml:space="preserve">The new experience will be based on the concept of digital synesthesia or a way of using our current technologies to directly affect our sensorial systems in such a way that the brain will interpret the new input as a new sensory capability. One of the key questions of this research is precisely how capable is our brain in mapping new inputs that could be turned on and off and how will it assimilate these inputs when used for long periods of time. This thesis will also shed light on what kind of </w:t>
      </w:r>
      <w:r w:rsidR="00513878">
        <w:t>activities</w:t>
      </w:r>
      <w:r>
        <w:t xml:space="preserve"> will </w:t>
      </w:r>
      <w:r w:rsidR="00513878">
        <w:t>find</w:t>
      </w:r>
      <w:r>
        <w:t xml:space="preserve"> </w:t>
      </w:r>
      <w:r w:rsidR="00513878">
        <w:t xml:space="preserve">this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A42427" w:rsidRDefault="00A42427" w:rsidP="00A42427">
      <w:pPr>
        <w:pStyle w:val="Heading1"/>
      </w:pPr>
      <w:bookmarkStart w:id="4" w:name="_Toc375235429"/>
      <w:r>
        <w:lastRenderedPageBreak/>
        <w:t>Background</w:t>
      </w:r>
      <w:bookmarkEnd w:id="4"/>
    </w:p>
    <w:p w:rsidR="005F0C34" w:rsidRPr="005F0C34" w:rsidRDefault="00BE0778" w:rsidP="005F0C34">
      <w:r>
        <w:t xml:space="preserve">Many projects and research have been trying to understand the feasibility of using touch, thermal, vibration and </w:t>
      </w:r>
      <w:proofErr w:type="spellStart"/>
      <w:r w:rsidR="000E245F">
        <w:t>haptics</w:t>
      </w:r>
      <w:proofErr w:type="spellEnd"/>
      <w:r w:rsidR="000E245F">
        <w:t xml:space="preserve"> to create experiences. I’ll present here the research and projects that best support the </w:t>
      </w:r>
      <w:r w:rsidR="00124CCD">
        <w:t>basis</w:t>
      </w:r>
      <w:r w:rsidR="000E245F">
        <w:t xml:space="preserve"> of Digital Synesthesia.</w:t>
      </w:r>
    </w:p>
    <w:p w:rsidR="002B0DB5" w:rsidRDefault="00AC664D" w:rsidP="00AC664D">
      <w:pPr>
        <w:pStyle w:val="Heading2"/>
      </w:pPr>
      <w:bookmarkStart w:id="5" w:name="_Toc375235430"/>
      <w:r>
        <w:t>Thermal Interfacing</w:t>
      </w:r>
      <w:bookmarkEnd w:id="5"/>
    </w:p>
    <w:p w:rsidR="00AC664D" w:rsidRPr="006A7890" w:rsidRDefault="00AC664D" w:rsidP="00AC664D">
      <w:r>
        <w:t>Studies on th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281FB8">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281FB8">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281FB8">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p>
    <w:p w:rsidR="006A7890" w:rsidRDefault="006A7890" w:rsidP="006A7890">
      <w:pPr>
        <w:pStyle w:val="Heading2"/>
      </w:pPr>
      <w:bookmarkStart w:id="6" w:name="_Toc375235431"/>
      <w:proofErr w:type="spellStart"/>
      <w:r>
        <w:t>Vibrotactile</w:t>
      </w:r>
      <w:proofErr w:type="spellEnd"/>
      <w:r>
        <w:t xml:space="preserve"> Interfacing</w:t>
      </w:r>
      <w:bookmarkEnd w:id="6"/>
    </w:p>
    <w:p w:rsidR="006A7890" w:rsidRDefault="00CE5AFF" w:rsidP="006A7890">
      <w:r w:rsidRPr="00CE5AFF">
        <w:t>LA Jones et al have tested a tactile display mounted in the user’s arm and back</w:t>
      </w:r>
      <w:r w:rsidR="00FA11E9">
        <w:fldChar w:fldCharType="begin" w:fldLock="1"/>
      </w:r>
      <w:r w:rsidR="00281FB8">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7F21DE">
        <w:fldChar w:fldCharType="begin" w:fldLock="1"/>
      </w:r>
      <w:r w:rsidR="00281FB8">
        <w:instrText>ADDIN CSL_CITATION { "citationItems" : [ { "id" : "ITEM-1", "itemData" : { "ISBN" : "9781605582467", "author" : [ { "dropping-particle" : "", "family" : "Substitution", "given" : "Opto-haptic", "non-dropping-particle" : "", "parse-names" : false, "suffix" : "" } ], "id" : "ITEM-1", "issued" : { "date-parts" : [ [ "2009" ] ] }, "title" : "SenseableRays : Opto-Haptic Substitution for Touch-Enhanced Interactive Spaces", "type" : "article-journal" }, "uris" : [ "http://www.mendeley.com/documents/?uuid=8d0bc827-bc14-4acd-8010-fabe76fe5904" ] } ], "mendeley" : { "previouslyFormattedCitation" : "[5]" }, "properties" : { "noteIndex" : 0 }, "schema" : "https://github.com/citation-style-language/schema/raw/master/csl-citation.json" }</w:instrText>
      </w:r>
      <w:r w:rsidR="007F21DE">
        <w:fldChar w:fldCharType="separate"/>
      </w:r>
      <w:r w:rsidR="00625435" w:rsidRPr="00625435">
        <w:rPr>
          <w:noProof/>
        </w:rPr>
        <w:t>[5]</w:t>
      </w:r>
      <w:r w:rsidR="007F21DE">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p>
    <w:p w:rsidR="00625435" w:rsidRDefault="00625435" w:rsidP="00625435">
      <w:pPr>
        <w:pStyle w:val="Heading2"/>
      </w:pPr>
      <w:bookmarkStart w:id="7" w:name="_Toc375235432"/>
      <w:r>
        <w:t>Mobile Communication</w:t>
      </w:r>
      <w:bookmarkEnd w:id="7"/>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281FB8">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t xml:space="preserve"> a system that gives a handset the ability to detect a user’s arousal level through GSR sensors and transmit it to another user as hot or cold sensations in the hand. Similarly </w:t>
      </w:r>
      <w:proofErr w:type="spellStart"/>
      <w:r>
        <w:t>Pressages</w:t>
      </w:r>
      <w:proofErr w:type="spellEnd"/>
      <w:r>
        <w:fldChar w:fldCharType="begin" w:fldLock="1"/>
      </w:r>
      <w:r w:rsidR="00281FB8">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vibration on the receiving phone. Both these projects are looking to create a better communication by using sensory feedback of the user’s state. </w:t>
      </w:r>
      <w:proofErr w:type="spellStart"/>
      <w:r>
        <w:t>Connexus</w:t>
      </w:r>
      <w:proofErr w:type="spellEnd"/>
      <w:r w:rsidR="00857C60">
        <w:fldChar w:fldCharType="begin" w:fldLock="1"/>
      </w:r>
      <w:r w:rsidR="00281FB8">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p>
    <w:p w:rsidR="00A42427" w:rsidRDefault="00A42427" w:rsidP="00A42427">
      <w:pPr>
        <w:pStyle w:val="Heading2"/>
      </w:pPr>
      <w:bookmarkStart w:id="8" w:name="_Toc375235433"/>
      <w:r>
        <w:t>Sensory Substitution</w:t>
      </w:r>
      <w:bookmarkEnd w:id="8"/>
    </w:p>
    <w:p w:rsidR="00A42427" w:rsidRPr="006344A0" w:rsidRDefault="00A42427" w:rsidP="00A42427">
      <w:r>
        <w:t>Either because a person may be lacking one of the five senses or because a different sensory input may offer other benefits like greater detail, sensory substitution has been seen in several fields. Most sensors are a translation, temperature, wind speed, distance or the passing of time</w:t>
      </w:r>
      <w:r w:rsidR="00FA11E9">
        <w:t>;</w:t>
      </w:r>
      <w:r>
        <w:t xml:space="preserve"> are all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281FB8">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 xml:space="preserve">is a system that captures images through a camera and translates it into electrical </w:t>
      </w:r>
      <w:r>
        <w:lastRenderedPageBreak/>
        <w:t>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281FB8">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p>
    <w:p w:rsidR="00A42427" w:rsidRDefault="00A42427" w:rsidP="00A42427">
      <w:pPr>
        <w:pStyle w:val="Heading2"/>
      </w:pPr>
      <w:bookmarkStart w:id="9" w:name="_Toc375235434"/>
      <w:r>
        <w:t>New Senses</w:t>
      </w:r>
      <w:bookmarkEnd w:id="9"/>
    </w:p>
    <w:p w:rsidR="00A42427" w:rsidRDefault="00A42427" w:rsidP="00A42427">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fldChar w:fldCharType="begin" w:fldLock="1"/>
      </w:r>
      <w:r w:rsidR="00281FB8">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11]" }, "properties" : { "noteIndex" : 0 }, "schema" : "https://github.com/citation-style-language/schema/raw/master/csl-citation.json" }</w:instrText>
      </w:r>
      <w:r>
        <w:fldChar w:fldCharType="separate"/>
      </w:r>
      <w:r w:rsidR="00857C60" w:rsidRPr="00857C60">
        <w:rPr>
          <w:noProof/>
        </w:rPr>
        <w:t>[11]</w:t>
      </w:r>
      <w:r>
        <w:fldChar w:fldCharType="end"/>
      </w:r>
      <w:r>
        <w:t xml:space="preserve"> theory shows how every creature can only understand the world through the affordances of its senses, then creating new senses should open up completely new world perspectives for humans.</w:t>
      </w:r>
      <w:r w:rsidR="00FA11E9">
        <w:t xml:space="preserve"> </w:t>
      </w:r>
      <w:r>
        <w:t xml:space="preserve">The </w:t>
      </w:r>
      <w:proofErr w:type="spellStart"/>
      <w:r>
        <w:t>F</w:t>
      </w:r>
      <w:r>
        <w:rPr>
          <w:shd w:val="clear" w:color="auto" w:fill="FFFFFF"/>
        </w:rPr>
        <w:t>eelSpace</w:t>
      </w:r>
      <w:proofErr w:type="spellEnd"/>
      <w:r w:rsidR="007F21DE">
        <w:rPr>
          <w:shd w:val="clear" w:color="auto" w:fill="FFFFFF"/>
        </w:rPr>
        <w:fldChar w:fldCharType="begin" w:fldLock="1"/>
      </w:r>
      <w:r w:rsidR="00281FB8">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2]" }, "properties" : { "noteIndex" : 0 }, "schema" : "https://github.com/citation-style-language/schema/raw/master/csl-citation.json" }</w:instrText>
      </w:r>
      <w:r w:rsidR="007F21DE">
        <w:rPr>
          <w:shd w:val="clear" w:color="auto" w:fill="FFFFFF"/>
        </w:rPr>
        <w:fldChar w:fldCharType="separate"/>
      </w:r>
      <w:r w:rsidR="00857C60" w:rsidRPr="00857C60">
        <w:rPr>
          <w:noProof/>
          <w:shd w:val="clear" w:color="auto" w:fill="FFFFFF"/>
        </w:rPr>
        <w:t>[12]</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281FB8">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3]" }, "properties" : { "noteIndex" : 0 }, "schema" : "https://github.com/citation-style-language/schema/raw/master/csl-citation.json" }</w:instrText>
      </w:r>
      <w:r w:rsidR="007F21DE">
        <w:fldChar w:fldCharType="separate"/>
      </w:r>
      <w:r w:rsidR="00857C60" w:rsidRPr="00857C60">
        <w:rPr>
          <w:noProof/>
        </w:rPr>
        <w:t>[13]</w:t>
      </w:r>
      <w:r w:rsidR="007F21DE">
        <w:fldChar w:fldCharType="end"/>
      </w:r>
      <w:r w:rsidR="007F21DE">
        <w:t xml:space="preserve"> a egg-like device that leans towards the direction the traveler needs to go so the change in the center of gravity of the device is perceptible in the hands of the user. </w:t>
      </w:r>
      <w:r w:rsidR="00FA11E9">
        <w:t xml:space="preserve">Dan Berg, a writer and technology advisor </w:t>
      </w:r>
      <w:r>
        <w:t xml:space="preserve">implanted a small magnet into </w:t>
      </w:r>
      <w:r w:rsidR="00FA11E9">
        <w:t>the</w:t>
      </w:r>
      <w:r>
        <w:t xml:space="preserve"> </w:t>
      </w:r>
      <w:r w:rsidR="00FA11E9">
        <w:t>little</w:t>
      </w:r>
      <w:r w:rsidRPr="00594419">
        <w:t> finger of his right hand</w:t>
      </w:r>
      <w:r w:rsidR="00FA11E9">
        <w:fldChar w:fldCharType="begin" w:fldLock="1"/>
      </w:r>
      <w:r w:rsidR="00281FB8">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4]" }, "properties" : { "noteIndex" : 0 }, "schema" : "https://github.com/citation-style-language/schema/raw/master/csl-citation.json" }</w:instrText>
      </w:r>
      <w:r w:rsidR="00FA11E9">
        <w:fldChar w:fldCharType="separate"/>
      </w:r>
      <w:r w:rsidR="00857C60" w:rsidRPr="00857C60">
        <w:rPr>
          <w:noProof/>
        </w:rPr>
        <w:t>[14]</w:t>
      </w:r>
      <w:r w:rsidR="00FA11E9">
        <w:fldChar w:fldCharType="end"/>
      </w:r>
      <w:r w:rsidRPr="00594419">
        <w:t>. One of the reported effects was the ability to sense electrical flow by disruptions on the magnetic field.</w:t>
      </w:r>
      <w:r w:rsidR="00281FB8">
        <w:t xml:space="preserve"> Disney research has developed </w:t>
      </w:r>
      <w:proofErr w:type="spellStart"/>
      <w:r w:rsidR="00281FB8">
        <w:t>Aireal</w:t>
      </w:r>
      <w:proofErr w:type="spellEnd"/>
      <w:r w:rsidR="00281FB8">
        <w:fldChar w:fldCharType="begin" w:fldLock="1"/>
      </w:r>
      <w:r w:rsidR="00281FB8">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5]" }, "properties" : { "noteIndex" : 0 }, "schema" : "https://github.com/citation-style-language/schema/raw/master/csl-citation.json" }</w:instrText>
      </w:r>
      <w:r w:rsidR="00281FB8">
        <w:fldChar w:fldCharType="separate"/>
      </w:r>
      <w:r w:rsidR="00281FB8" w:rsidRPr="00281FB8">
        <w:rPr>
          <w:noProof/>
        </w:rPr>
        <w:t>[15]</w:t>
      </w:r>
      <w:r w:rsidR="00281FB8">
        <w:fldChar w:fldCharType="end"/>
      </w:r>
      <w:r w:rsidR="00281FB8">
        <w:t xml:space="preserve"> to use air vortices to create a tactile sensation of virtual images or images projected on the body.</w:t>
      </w:r>
    </w:p>
    <w:p w:rsidR="00A42427" w:rsidRDefault="00A42427" w:rsidP="002B0DB5">
      <w:pPr>
        <w:pStyle w:val="Heading2"/>
      </w:pPr>
      <w:bookmarkStart w:id="10" w:name="_Toc375235435"/>
      <w:r>
        <w:t>Situational Awareness</w:t>
      </w:r>
      <w:bookmarkEnd w:id="10"/>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rsidR="00281FB8">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6]" }, "properties" : { "noteIndex" : 0 }, "schema" : "https://github.com/citation-style-language/schema/raw/master/csl-citation.json" }</w:instrText>
      </w:r>
      <w:r>
        <w:fldChar w:fldCharType="separate"/>
      </w:r>
      <w:r w:rsidR="00281FB8" w:rsidRPr="00281FB8">
        <w:rPr>
          <w:noProof/>
        </w:rPr>
        <w:t>[16]</w:t>
      </w:r>
      <w:r>
        <w:fldChar w:fldCharType="end"/>
      </w:r>
      <w:r>
        <w:t>. The military has done extensive research on Situational Awareness both learning the limits of the brain when forced to work in an environment with many attention cues as well as the different strategies for reducing the cognitive load while conveying information to the brain through channels other than sight or sound.</w:t>
      </w:r>
    </w:p>
    <w:p w:rsidR="00A42427" w:rsidRDefault="00A42427" w:rsidP="00A42427">
      <w:pPr>
        <w:rPr>
          <w:spacing w:val="5"/>
          <w:sz w:val="32"/>
          <w:szCs w:val="32"/>
        </w:rPr>
      </w:pPr>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281FB8">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7]" }, "properties" : { "noteIndex" : 0 }, "schema" : "https://github.com/citation-style-language/schema/raw/master/csl-citation.json" }</w:instrText>
      </w:r>
      <w:r>
        <w:fldChar w:fldCharType="separate"/>
      </w:r>
      <w:r w:rsidR="00281FB8" w:rsidRPr="00281FB8">
        <w:rPr>
          <w:noProof/>
        </w:rPr>
        <w:t>[17]</w:t>
      </w:r>
      <w:r>
        <w:fldChar w:fldCharType="end"/>
      </w:r>
      <w:r>
        <w:t xml:space="preserve"> and Tactile Navigation Cueing</w:t>
      </w:r>
      <w:r>
        <w:fldChar w:fldCharType="begin" w:fldLock="1"/>
      </w:r>
      <w:r w:rsidR="00281FB8">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8]" }, "properties" : { "noteIndex" : 0 }, "schema" : "https://github.com/citation-style-language/schema/raw/master/csl-citation.json" }</w:instrText>
      </w:r>
      <w:r>
        <w:fldChar w:fldCharType="separate"/>
      </w:r>
      <w:r w:rsidR="00281FB8" w:rsidRPr="00281FB8">
        <w:rPr>
          <w:noProof/>
        </w:rPr>
        <w:t>[18]</w:t>
      </w:r>
      <w:r>
        <w:fldChar w:fldCharType="end"/>
      </w:r>
      <w:r>
        <w:t>.</w:t>
      </w:r>
      <w:r>
        <w:br w:type="page"/>
      </w:r>
    </w:p>
    <w:p w:rsidR="00E350A4" w:rsidRDefault="00513878" w:rsidP="00A42427">
      <w:pPr>
        <w:pStyle w:val="Heading1"/>
      </w:pPr>
      <w:bookmarkStart w:id="11" w:name="_Toc375235436"/>
      <w:r>
        <w:lastRenderedPageBreak/>
        <w:t>Research Questions</w:t>
      </w:r>
      <w:bookmarkEnd w:id="11"/>
    </w:p>
    <w:p w:rsidR="00513878" w:rsidRDefault="00B0561A" w:rsidP="005F1A3E">
      <w:r>
        <w:t>The questions that will be answered with this project will be related to the success of Digital Synesthesia as an interaction paradigm in different scenarios. The conclusions will be broad enough to be generalized in other situations.</w:t>
      </w:r>
      <w:r w:rsidR="00C521F9">
        <w:t xml:space="preserve"> Another line of questions will look at the relation between type of data and the mode of tran</w:t>
      </w:r>
      <w:r w:rsidR="005F1A3E">
        <w:t>smitting this data to the body. One important objective is to generate a design guideline for future synesthetic interfaces. 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A33954" w:rsidRDefault="00A33954" w:rsidP="00C521F9">
      <w:pPr>
        <w:pStyle w:val="Heading2"/>
      </w:pPr>
      <w:bookmarkStart w:id="12" w:name="_Toc375235437"/>
      <w:r>
        <w:t xml:space="preserve">Discreet </w:t>
      </w:r>
      <w:r w:rsidR="00300C8E">
        <w:t xml:space="preserve">and </w:t>
      </w:r>
      <w:r>
        <w:t>Contin</w:t>
      </w:r>
      <w:r w:rsidR="00C521F9">
        <w:t>u</w:t>
      </w:r>
      <w:r>
        <w:t>ous Data</w:t>
      </w:r>
      <w:bookmarkEnd w:id="12"/>
    </w:p>
    <w:p w:rsidR="00300C8E" w:rsidRPr="00300C8E" w:rsidRDefault="005F1A3E" w:rsidP="00300C8E">
      <w:r>
        <w:t xml:space="preserve">1. </w:t>
      </w:r>
      <w:r w:rsidR="00300C8E">
        <w:t>Is there a better or worse pairing between the input channel and the type of data to be analyzed?</w:t>
      </w:r>
    </w:p>
    <w:p w:rsidR="00A33954" w:rsidRDefault="00A33954" w:rsidP="00C521F9">
      <w:pPr>
        <w:pStyle w:val="Heading2"/>
      </w:pPr>
      <w:bookmarkStart w:id="13" w:name="_Toc375235438"/>
      <w:r>
        <w:t>Sensory Substitution</w:t>
      </w:r>
      <w:bookmarkEnd w:id="13"/>
    </w:p>
    <w:p w:rsidR="00300C8E" w:rsidRPr="00300C8E" w:rsidRDefault="005F1A3E" w:rsidP="00300C8E">
      <w:r>
        <w:t xml:space="preserve">2. </w:t>
      </w:r>
      <w:r w:rsidR="00300C8E">
        <w:t xml:space="preserve">In a situation where vision is the sense used to make a quick decision, will Digital Synesthesia prove to be an alternate way of accomplishing the same task or part of </w:t>
      </w:r>
      <w:r w:rsidR="00A50F41">
        <w:t xml:space="preserve">that </w:t>
      </w:r>
      <w:r w:rsidR="00300C8E">
        <w:t>task?</w:t>
      </w:r>
    </w:p>
    <w:p w:rsidR="00A33954" w:rsidRDefault="00A33954" w:rsidP="00C521F9">
      <w:pPr>
        <w:pStyle w:val="Heading2"/>
      </w:pPr>
      <w:bookmarkStart w:id="14" w:name="_Toc375235439"/>
      <w:r>
        <w:t xml:space="preserve">Sensory </w:t>
      </w:r>
      <w:r w:rsidR="00D06489">
        <w:t>Augmentation</w:t>
      </w:r>
      <w:bookmarkEnd w:id="14"/>
    </w:p>
    <w:p w:rsidR="00A50F41" w:rsidRPr="00A50F41" w:rsidRDefault="005F1A3E" w:rsidP="00A50F41">
      <w:r>
        <w:t xml:space="preserve">3.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15" w:name="_Toc375235440"/>
      <w:r>
        <w:t>New Senses</w:t>
      </w:r>
      <w:bookmarkEnd w:id="15"/>
    </w:p>
    <w:p w:rsidR="00A50F41" w:rsidRPr="00A50F41" w:rsidRDefault="005F1A3E" w:rsidP="00A50F41">
      <w:r>
        <w:t xml:space="preserve">4. </w:t>
      </w:r>
      <w:r w:rsidR="00A50F41">
        <w:t>How does a user perform in a specific task when using new information that could not previously be sensed, compared to the same activity with no sensory enhancement?</w:t>
      </w:r>
    </w:p>
    <w:p w:rsidR="00E350A4" w:rsidRDefault="00E350A4" w:rsidP="00E350A4">
      <w:pPr>
        <w:pStyle w:val="Heading2"/>
      </w:pPr>
      <w:bookmarkStart w:id="16" w:name="_Toc375235441"/>
      <w:r>
        <w:t>The Brain and the New Stimuli</w:t>
      </w:r>
      <w:bookmarkEnd w:id="16"/>
    </w:p>
    <w:p w:rsidR="00E350A4" w:rsidRPr="00E350A4" w:rsidRDefault="005F1A3E" w:rsidP="00E350A4">
      <w:r>
        <w:t xml:space="preserve">5. </w:t>
      </w:r>
      <w:r w:rsidR="00E350A4">
        <w:t>How accurate is the interpretation of the data when experienced in this new way?</w:t>
      </w:r>
    </w:p>
    <w:p w:rsidR="005F1A3E" w:rsidRDefault="005F1A3E" w:rsidP="005F1A3E">
      <w:r>
        <w:t>6</w:t>
      </w:r>
      <w:r w:rsidR="00212FBD">
        <w:t xml:space="preserve">. Will there be feelings of “phantom input” where the user will feel the effects of a </w:t>
      </w:r>
      <w:r w:rsidR="00A50F41">
        <w:t>stimulation</w:t>
      </w:r>
      <w:r w:rsidR="00212FBD">
        <w:t xml:space="preserve"> that is not present.</w:t>
      </w:r>
      <w:r w:rsidRPr="005F1A3E">
        <w:t xml:space="preserve"> </w:t>
      </w:r>
    </w:p>
    <w:p w:rsidR="005F1A3E" w:rsidRDefault="005F1A3E" w:rsidP="005F1A3E">
      <w:r>
        <w:t>7. How valuable is the device when used towards the completion of a task when the user is first learning this task? When used by someone who is experienced in the given task?</w:t>
      </w:r>
    </w:p>
    <w:p w:rsidR="00212FBD" w:rsidRDefault="00212FBD" w:rsidP="00212FBD"/>
    <w:p w:rsidR="00BB058B" w:rsidRDefault="00BB058B" w:rsidP="00BB058B">
      <w:pPr>
        <w:pStyle w:val="Heading2"/>
      </w:pPr>
      <w:bookmarkStart w:id="17" w:name="_Toc375235442"/>
      <w:r>
        <w:t>Escaping the visual user interface</w:t>
      </w:r>
      <w:bookmarkEnd w:id="17"/>
    </w:p>
    <w:p w:rsidR="00BB058B" w:rsidRDefault="00BB058B" w:rsidP="00BB058B">
      <w:r>
        <w:t>We know there are other senses but our understanding of visual user interfaces makes us think of the interface with thes</w:t>
      </w:r>
      <w:r w:rsidR="006A21F8">
        <w:t>e new senses in visual terms,</w:t>
      </w:r>
      <w:r>
        <w:t xml:space="preserve"> </w:t>
      </w:r>
      <w:r w:rsidR="006A21F8">
        <w:t>where</w:t>
      </w:r>
      <w:r>
        <w:t xml:space="preserve"> input signal is translated to numeric data and transmitted to the eyes.</w:t>
      </w:r>
    </w:p>
    <w:p w:rsidR="00BB058B" w:rsidRDefault="005F1A3E" w:rsidP="00BB058B">
      <w:r>
        <w:t>8</w:t>
      </w:r>
      <w:r w:rsidR="00BB058B">
        <w:t>. Can we find the new usage paradigms for senses other than sight?</w:t>
      </w:r>
    </w:p>
    <w:p w:rsidR="00BB058B" w:rsidRPr="00BB058B" w:rsidRDefault="005F1A3E" w:rsidP="00BB058B">
      <w:r>
        <w:t>9</w:t>
      </w:r>
      <w:r w:rsidR="00BB058B">
        <w:t xml:space="preserve">. Can this research start to uncover the </w:t>
      </w:r>
      <w:r w:rsidR="00F66964">
        <w:t xml:space="preserve">particular ways in which information should be </w:t>
      </w:r>
      <w:r>
        <w:t xml:space="preserve">understood and interpreted when </w:t>
      </w:r>
      <w:r w:rsidR="00F66964">
        <w:t>transmitted to the skin (or other senses) than to the eyes?</w:t>
      </w:r>
      <w:r>
        <w:t xml:space="preserve"> Perhaps the idea of “value” is mostly a visual construct.</w:t>
      </w:r>
    </w:p>
    <w:p w:rsidR="00E350A4" w:rsidRDefault="00E350A4" w:rsidP="00E350A4">
      <w:pPr>
        <w:pStyle w:val="Heading2"/>
      </w:pPr>
      <w:bookmarkStart w:id="18" w:name="_Toc375235443"/>
      <w:r>
        <w:t>Biological and Metaphorical Approaches</w:t>
      </w:r>
      <w:bookmarkEnd w:id="18"/>
    </w:p>
    <w:p w:rsidR="00E350A4" w:rsidRDefault="00E350A4" w:rsidP="00E350A4">
      <w:r>
        <w:t xml:space="preserve">I identify two major ways of approaching this research. Because I’m trying to communicate data to the body through unconventional sensory pathways, it makes sense to use those parts of the body that would possess </w:t>
      </w:r>
      <w:r w:rsidR="00DD224D">
        <w:t>greater physiological characteristics to receiving specific types of input. I call this the Biological approach since it looks primarily at the body and its capabilities.</w:t>
      </w:r>
    </w:p>
    <w:p w:rsidR="00DD224D" w:rsidRDefault="00DD224D" w:rsidP="00E350A4">
      <w:r>
        <w:t>Another way of approaching my research is to identify cultural constructs that refer to the body and sensory perception. Feeling “Butterflies in the stomach” or “Chills down the spine” are concepts that are rooted already in a person’s subconscious that might prove valuable when trying out the ideas of this thesis. I call this the Metaphorical approach.</w:t>
      </w:r>
    </w:p>
    <w:p w:rsidR="00DD224D" w:rsidRDefault="005F1A3E" w:rsidP="00E350A4">
      <w:r>
        <w:t>10</w:t>
      </w:r>
      <w:r w:rsidR="00C06619">
        <w:t>. Is the</w:t>
      </w:r>
      <w:r w:rsidR="00DD224D">
        <w:t xml:space="preserve"> Metaphorical approach strong enough to create </w:t>
      </w:r>
      <w:r w:rsidR="00C06619">
        <w:t xml:space="preserve">a </w:t>
      </w:r>
      <w:r w:rsidR="00DD224D">
        <w:t xml:space="preserve">successful </w:t>
      </w:r>
      <w:r w:rsidR="00C06619">
        <w:t>experience?</w:t>
      </w:r>
    </w:p>
    <w:p w:rsidR="00BC5043" w:rsidRDefault="00BC5043" w:rsidP="00BC5043">
      <w:pPr>
        <w:pStyle w:val="Heading2"/>
      </w:pPr>
      <w:bookmarkStart w:id="19" w:name="_Toc375235444"/>
      <w:r>
        <w:t>Design Thinking</w:t>
      </w:r>
      <w:bookmarkEnd w:id="19"/>
    </w:p>
    <w:p w:rsidR="00BC5043" w:rsidRDefault="00BB058B" w:rsidP="00212FBD">
      <w:r>
        <w:t>1</w:t>
      </w:r>
      <w:r w:rsidR="005F1A3E">
        <w:t>1</w:t>
      </w:r>
      <w:r>
        <w:t>. Can a pattern be observed such that we can use the findings of this thesis to create a guideline of sensory mapping?</w:t>
      </w:r>
    </w:p>
    <w:p w:rsidR="00BB058B" w:rsidRPr="00DD224D" w:rsidRDefault="005F1A3E" w:rsidP="00212FBD">
      <w:r>
        <w:t>12</w:t>
      </w:r>
      <w:r w:rsidR="00BB058B">
        <w:t>.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20" w:name="_Toc375235445"/>
      <w:r>
        <w:lastRenderedPageBreak/>
        <w:t>Research Plan</w:t>
      </w:r>
      <w:bookmarkEnd w:id="20"/>
    </w:p>
    <w:p w:rsidR="00A42427" w:rsidRPr="00A42427" w:rsidRDefault="00D96583" w:rsidP="00A42427">
      <w:r>
        <w:t xml:space="preserve">I will test three </w:t>
      </w:r>
      <w:r w:rsidR="00B5045A">
        <w:t xml:space="preserve">output </w:t>
      </w:r>
      <w:r>
        <w:t>modalities, temperature, vibration and sound through bone-conduction. With these in mind, different activities will be proposed tha</w:t>
      </w:r>
      <w:r w:rsidR="00B5045A">
        <w:t>t will allow for the mapping of input to different outputs in a specific activity.</w:t>
      </w:r>
    </w:p>
    <w:p w:rsidR="00F90E6D" w:rsidRDefault="00F90E6D" w:rsidP="00F90E6D">
      <w:pPr>
        <w:pStyle w:val="Heading2"/>
      </w:pPr>
      <w:bookmarkStart w:id="21" w:name="_Toc375235446"/>
      <w:r>
        <w:t>Proposed Activities</w:t>
      </w:r>
      <w:bookmarkEnd w:id="21"/>
    </w:p>
    <w:p w:rsidR="00565135" w:rsidRDefault="001D7A6F" w:rsidP="00565135">
      <w:r>
        <w:t>In order to test</w:t>
      </w:r>
      <w:r w:rsidR="00016F7B">
        <w:t xml:space="preserve"> a situation of sense augmentation</w:t>
      </w:r>
      <w:r w:rsidR="00375A7F">
        <w:t xml:space="preserve"> a wearable pressure sensor will be placed at the users fingertips.</w:t>
      </w:r>
      <w:r w:rsidR="00D06489">
        <w:t xml:space="preserve"> Pressure information will be translated to the body while adjusting the sensitivity level. This will allow me to compare the hand’s natural pressure sensitivity to the sensor’s performance and by adjusting the sensitivity of the sensor I can test if this sense augmentation strategy is in any way advantageous.</w:t>
      </w:r>
    </w:p>
    <w:p w:rsidR="00D06489" w:rsidRDefault="00D06489" w:rsidP="00565135">
      <w:r>
        <w:t>For testing a new sense, the users will wear a head band that can detect the facial temperatures of a person standing in front of the user. With accurate temperature measurements, the user should be able to detect the level of stress of the other person. This might be useful in a gaming scenario, like a poker game, where knowing the stress level of the other players can be of use to the user.</w:t>
      </w:r>
    </w:p>
    <w:p w:rsidR="00D06489" w:rsidRPr="00565135" w:rsidRDefault="00D06489" w:rsidP="00565135">
      <w:r>
        <w:t>Another new sense test will be a</w:t>
      </w:r>
      <w:r w:rsidR="00AE6B2D">
        <w:t xml:space="preserve"> location awareness scenario where a user can receive a feedback depending on their location around the lab. This test will be used to look at the user’s response to an alert that they might not be constantly looking for, un-like the poker game where the user will want to be constantly paying attention to the signal.</w:t>
      </w:r>
    </w:p>
    <w:p w:rsidR="00AE6B2D" w:rsidRDefault="00AE6B2D" w:rsidP="00F97040">
      <w:pPr>
        <w:pStyle w:val="Heading3"/>
        <w:rPr>
          <w:color w:val="FF0000"/>
        </w:rPr>
      </w:pPr>
      <w:bookmarkStart w:id="22" w:name="_Toc375235447"/>
      <w:r>
        <w:rPr>
          <w:color w:val="FF0000"/>
        </w:rPr>
        <w:t>(On the fence about this one now)</w:t>
      </w:r>
      <w:bookmarkEnd w:id="22"/>
    </w:p>
    <w:p w:rsidR="00F97040" w:rsidRPr="00D06489" w:rsidRDefault="00F97040" w:rsidP="00F97040">
      <w:pPr>
        <w:pStyle w:val="Heading3"/>
        <w:rPr>
          <w:color w:val="FF0000"/>
        </w:rPr>
      </w:pPr>
      <w:bookmarkStart w:id="23" w:name="_Toc375235448"/>
      <w:r w:rsidRPr="00D06489">
        <w:rPr>
          <w:color w:val="FF0000"/>
        </w:rPr>
        <w:t>Ultrasonic Touch</w:t>
      </w:r>
      <w:bookmarkEnd w:id="23"/>
    </w:p>
    <w:p w:rsidR="00AE6B2D" w:rsidRDefault="00F97040" w:rsidP="00F97040">
      <w:pPr>
        <w:rPr>
          <w:color w:val="FF0000"/>
        </w:rPr>
      </w:pPr>
      <w:r w:rsidRPr="00D06489">
        <w:rPr>
          <w:color w:val="FF0000"/>
        </w:rPr>
        <w:t>I picture the ability of wearing an ultrasonic transmitter and receiver on each hand and being able to sense the time of flight of the signal between the fingers. This can be useful, for example, to detect changes in density of an object held between the user’s</w:t>
      </w:r>
      <w:r w:rsidR="00B82B13" w:rsidRPr="00D06489">
        <w:rPr>
          <w:color w:val="FF0000"/>
        </w:rPr>
        <w:t xml:space="preserve"> hands, which can help make informed decisions about the state of the object. Bone density is measured this way and I’m thinking ripeness of fruits and the fill level of a container that can’t be s</w:t>
      </w:r>
      <w:r w:rsidR="00AE6B2D">
        <w:rPr>
          <w:color w:val="FF0000"/>
        </w:rPr>
        <w:t>een, like a propane gas tank.</w:t>
      </w:r>
    </w:p>
    <w:p w:rsidR="00AE6B2D" w:rsidRPr="00AE6B2D" w:rsidRDefault="00AE6B2D" w:rsidP="00F97040">
      <w:r w:rsidRPr="00AE6B2D">
        <w:t>Each test will be performed with vibration, thermal and bone conducted sound in order to decide which type of feedback fits better each particular data type. With these test scenarios I will obtain enough data and experimental evidence of how valuable the digital Synesthesia concept can be for other usage scenarios and I will be more informed to be able to propose a way of creating more generic situations for users to use this interface.</w:t>
      </w:r>
      <w:r w:rsidR="00513878" w:rsidRPr="00AE6B2D">
        <w:br w:type="page"/>
      </w:r>
    </w:p>
    <w:p w:rsidR="00513878" w:rsidRDefault="00513878" w:rsidP="00513878">
      <w:pPr>
        <w:pStyle w:val="Heading1"/>
      </w:pPr>
      <w:bookmarkStart w:id="24" w:name="_Toc375235449"/>
      <w:r>
        <w:lastRenderedPageBreak/>
        <w:t>Timeline</w:t>
      </w:r>
      <w:r w:rsidR="004A13DA">
        <w:t xml:space="preserve"> </w:t>
      </w:r>
      <w:r w:rsidR="004A13DA" w:rsidRPr="004A13DA">
        <w:rPr>
          <w:color w:val="FF0000"/>
        </w:rPr>
        <w:t>(not updated yet)</w:t>
      </w:r>
      <w:bookmarkEnd w:id="24"/>
    </w:p>
    <w:p w:rsidR="0024501D" w:rsidRDefault="0024501D" w:rsidP="0024501D">
      <w:pPr>
        <w:pStyle w:val="Heading2"/>
      </w:pPr>
      <w:bookmarkStart w:id="25" w:name="_Toc375235450"/>
      <w:r>
        <w:t>Phase</w:t>
      </w:r>
      <w:r w:rsidR="00B82B13">
        <w:t xml:space="preserve"> One</w:t>
      </w:r>
      <w:r>
        <w:t xml:space="preserve"> (</w:t>
      </w:r>
      <w:r w:rsidR="00B82B13">
        <w:t>November - December</w:t>
      </w:r>
      <w:r>
        <w:t>)</w:t>
      </w:r>
      <w:bookmarkEnd w:id="25"/>
    </w:p>
    <w:p w:rsidR="0024501D" w:rsidRPr="0024501D" w:rsidRDefault="00B82B13" w:rsidP="00B82B13">
      <w:r>
        <w:t xml:space="preserve">This stage is dealing with the final contexts that will be developed to prove my thesis as well as getting the proposal approved and submitted to MASCOM. By </w:t>
      </w:r>
      <w:r w:rsidR="00AB0434">
        <w:t>mid-December</w:t>
      </w:r>
      <w:r>
        <w:t xml:space="preserve"> I’m hoping to present my proposal.</w:t>
      </w:r>
    </w:p>
    <w:p w:rsidR="00797E32" w:rsidRDefault="00797E32" w:rsidP="00797E32">
      <w:pPr>
        <w:pStyle w:val="Heading2"/>
      </w:pPr>
      <w:bookmarkStart w:id="26" w:name="_Toc375235451"/>
      <w:r>
        <w:t xml:space="preserve">Phase </w:t>
      </w:r>
      <w:r w:rsidR="00B82B13">
        <w:t>Two</w:t>
      </w:r>
      <w:r w:rsidR="00BF4F0C">
        <w:t xml:space="preserve"> (</w:t>
      </w:r>
      <w:r w:rsidR="00B82B13">
        <w:t>December</w:t>
      </w:r>
      <w:r w:rsidR="00BF4F0C">
        <w:t xml:space="preserve"> 2013 – </w:t>
      </w:r>
      <w:r w:rsidR="00A6327F">
        <w:t>February</w:t>
      </w:r>
      <w:r w:rsidR="00BF4F0C">
        <w:t xml:space="preserve"> 2014)</w:t>
      </w:r>
      <w:bookmarkEnd w:id="26"/>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7" w:name="_Toc375235452"/>
      <w:r>
        <w:t xml:space="preserve">Phase </w:t>
      </w:r>
      <w:r w:rsidR="00B82B13">
        <w:t>Three</w:t>
      </w:r>
      <w:r w:rsidR="00BF4F0C">
        <w:t xml:space="preserve"> (</w:t>
      </w:r>
      <w:r w:rsidR="00A6327F">
        <w:t>March</w:t>
      </w:r>
      <w:r w:rsidR="00BF4F0C">
        <w:t xml:space="preserve"> 2014)</w:t>
      </w:r>
      <w:bookmarkEnd w:id="27"/>
    </w:p>
    <w:p w:rsidR="00797E32" w:rsidRDefault="00797E32" w:rsidP="00797E32">
      <w:r>
        <w:t>User Testing will be done with the systems in a controlled environment.</w:t>
      </w:r>
    </w:p>
    <w:p w:rsidR="00797E32" w:rsidRDefault="00797E32" w:rsidP="00797E32">
      <w:pPr>
        <w:pStyle w:val="Heading2"/>
      </w:pPr>
      <w:bookmarkStart w:id="28" w:name="_Toc375235453"/>
      <w:r>
        <w:t xml:space="preserve">Phase </w:t>
      </w:r>
      <w:r w:rsidR="00B82B13">
        <w:t>Four</w:t>
      </w:r>
      <w:r>
        <w:t xml:space="preserve"> (</w:t>
      </w:r>
      <w:r w:rsidR="00A6327F">
        <w:t>April</w:t>
      </w:r>
      <w:r w:rsidR="00BF4F0C">
        <w:t xml:space="preserve"> - June</w:t>
      </w:r>
      <w:r>
        <w:t xml:space="preserve"> 2014)</w:t>
      </w:r>
      <w:bookmarkEnd w:id="28"/>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9" w:name="_Toc375235454"/>
      <w:r>
        <w:lastRenderedPageBreak/>
        <w:t>References</w:t>
      </w:r>
      <w:bookmarkEnd w:id="29"/>
    </w:p>
    <w:p w:rsidR="00281FB8" w:rsidRPr="00281FB8" w:rsidRDefault="00525CF9">
      <w:pPr>
        <w:pStyle w:val="NormalWeb"/>
        <w:ind w:left="640" w:hanging="640"/>
        <w:divId w:val="1487014401"/>
        <w:rPr>
          <w:rFonts w:ascii="Calibri" w:hAnsi="Calibri" w:cs="Calibri"/>
          <w:noProof/>
        </w:rPr>
      </w:pPr>
      <w:r>
        <w:fldChar w:fldCharType="begin" w:fldLock="1"/>
      </w:r>
      <w:r>
        <w:instrText xml:space="preserve">ADDIN Mendeley Bibliography CSL_BIBLIOGRAPHY </w:instrText>
      </w:r>
      <w:r>
        <w:fldChar w:fldCharType="separate"/>
      </w:r>
      <w:r w:rsidR="00281FB8" w:rsidRPr="00281FB8">
        <w:rPr>
          <w:rFonts w:ascii="Calibri" w:hAnsi="Calibri" w:cs="Calibri"/>
          <w:noProof/>
        </w:rPr>
        <w:t>[1]</w:t>
      </w:r>
      <w:r w:rsidR="00281FB8" w:rsidRPr="00281FB8">
        <w:rPr>
          <w:rFonts w:ascii="Calibri" w:hAnsi="Calibri" w:cs="Calibri"/>
          <w:noProof/>
        </w:rPr>
        <w:tab/>
        <w:t xml:space="preserve">L. A. Jones and M. Berris, “Material discrimination and thermal perception,” in </w:t>
      </w:r>
      <w:r w:rsidR="00281FB8" w:rsidRPr="00281FB8">
        <w:rPr>
          <w:rFonts w:ascii="Calibri" w:hAnsi="Calibri" w:cs="Calibri"/>
          <w:i/>
          <w:iCs/>
          <w:noProof/>
        </w:rPr>
        <w:t>11th Symposium on Haptic Interfaces for Virtual Environment and Teleoperator Systems, 2003. HAPTICS 2003. Proceedings.</w:t>
      </w:r>
      <w:r w:rsidR="00281FB8" w:rsidRPr="00281FB8">
        <w:rPr>
          <w:rFonts w:ascii="Calibri" w:hAnsi="Calibri" w:cs="Calibri"/>
          <w:noProof/>
        </w:rPr>
        <w:t>, 2003, pp. 171–178.</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2]</w:t>
      </w:r>
      <w:r w:rsidRPr="00281FB8">
        <w:rPr>
          <w:rFonts w:ascii="Calibri" w:hAnsi="Calibri" w:cs="Calibri"/>
          <w:noProof/>
        </w:rPr>
        <w:tab/>
        <w:t xml:space="preserve">L. A. Jones and H.-N. Ho, “Warm or Cool, Large or Small? The Challenge of Thermal Displays,” </w:t>
      </w:r>
      <w:r w:rsidRPr="00281FB8">
        <w:rPr>
          <w:rFonts w:ascii="Calibri" w:hAnsi="Calibri" w:cs="Calibri"/>
          <w:i/>
          <w:iCs/>
          <w:noProof/>
        </w:rPr>
        <w:t>IEEE Transactions on Haptics</w:t>
      </w:r>
      <w:r w:rsidRPr="00281FB8">
        <w:rPr>
          <w:rFonts w:ascii="Calibri" w:hAnsi="Calibri" w:cs="Calibri"/>
          <w:noProof/>
        </w:rPr>
        <w:t>, vol. 1, no. 1, pp. 53–70, Jan. 2008.</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3]</w:t>
      </w:r>
      <w:r w:rsidRPr="00281FB8">
        <w:rPr>
          <w:rFonts w:ascii="Calibri" w:hAnsi="Calibri" w:cs="Calibri"/>
          <w:noProof/>
        </w:rPr>
        <w:tab/>
        <w:t xml:space="preserve">G. Wilson, M. Halvey, S. A. Brewster, and S. A. Hughes, “Some Like it Hot ? Thermal Feedback for Mobile Devices,” </w:t>
      </w:r>
      <w:r w:rsidRPr="00281FB8">
        <w:rPr>
          <w:rFonts w:ascii="Calibri" w:hAnsi="Calibri" w:cs="Calibri"/>
          <w:i/>
          <w:iCs/>
          <w:noProof/>
        </w:rPr>
        <w:t>Human Factors</w:t>
      </w:r>
      <w:r w:rsidRPr="00281FB8">
        <w:rPr>
          <w:rFonts w:ascii="Calibri" w:hAnsi="Calibri" w:cs="Calibri"/>
          <w:noProof/>
        </w:rPr>
        <w:t>, pp. 2555–2564, 2011.</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4]</w:t>
      </w:r>
      <w:r w:rsidRPr="00281FB8">
        <w:rPr>
          <w:rFonts w:ascii="Calibri" w:hAnsi="Calibri" w:cs="Calibri"/>
          <w:noProof/>
        </w:rPr>
        <w:tab/>
        <w:t xml:space="preserve">L. A. Jones, J. Kunkel, and E. Piateski, “Vibrotactile pattern recognition on the arm and back.,” </w:t>
      </w:r>
      <w:r w:rsidRPr="00281FB8">
        <w:rPr>
          <w:rFonts w:ascii="Calibri" w:hAnsi="Calibri" w:cs="Calibri"/>
          <w:i/>
          <w:iCs/>
          <w:noProof/>
        </w:rPr>
        <w:t>Perception</w:t>
      </w:r>
      <w:r w:rsidRPr="00281FB8">
        <w:rPr>
          <w:rFonts w:ascii="Calibri" w:hAnsi="Calibri" w:cs="Calibri"/>
          <w:noProof/>
        </w:rPr>
        <w:t>, vol. 38, no. 1, pp. 52–68, Jan. 2009.</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5]</w:t>
      </w:r>
      <w:r w:rsidRPr="00281FB8">
        <w:rPr>
          <w:rFonts w:ascii="Calibri" w:hAnsi="Calibri" w:cs="Calibri"/>
          <w:noProof/>
        </w:rPr>
        <w:tab/>
        <w:t>O. Substitution, “SenseableRays : Opto-Haptic Substitution for Touch-Enhanced Interactive Spaces,” 2009.</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6]</w:t>
      </w:r>
      <w:r w:rsidRPr="00281FB8">
        <w:rPr>
          <w:rFonts w:ascii="Calibri" w:hAnsi="Calibri" w:cs="Calibri"/>
          <w:noProof/>
        </w:rPr>
        <w:tab/>
        <w:t xml:space="preserve">K. Iwasaki, T. Miyaki, and J. Rekimoto, “AffectPhone: A Handset Device to Present User’s Emotional State with Warmth/Coolness.,” </w:t>
      </w:r>
      <w:r w:rsidRPr="00281FB8">
        <w:rPr>
          <w:rFonts w:ascii="Calibri" w:hAnsi="Calibri" w:cs="Calibri"/>
          <w:i/>
          <w:iCs/>
          <w:noProof/>
        </w:rPr>
        <w:t>B-Interface</w:t>
      </w:r>
      <w:r w:rsidRPr="00281FB8">
        <w:rPr>
          <w:rFonts w:ascii="Calibri" w:hAnsi="Calibri" w:cs="Calibri"/>
          <w:noProof/>
        </w:rPr>
        <w:t>, 2010.</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7]</w:t>
      </w:r>
      <w:r w:rsidRPr="00281FB8">
        <w:rPr>
          <w:rFonts w:ascii="Calibri" w:hAnsi="Calibri" w:cs="Calibri"/>
          <w:noProof/>
        </w:rPr>
        <w:tab/>
        <w:t>E. Hoggan, C. Stewart, L. Haverinen, G. Jacucci, and V. Lantz, “Pressages : Augmenting Phone Calls with Non-Verbal Messages,” pp. 555–562, 2012.</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8]</w:t>
      </w:r>
      <w:r w:rsidRPr="00281FB8">
        <w:rPr>
          <w:rFonts w:ascii="Calibri" w:hAnsi="Calibri" w:cs="Calibri"/>
          <w:noProof/>
        </w:rPr>
        <w:tab/>
        <w:t xml:space="preserve">E. Paulos, “Connexus: a communal interface,” </w:t>
      </w:r>
      <w:r w:rsidRPr="00281FB8">
        <w:rPr>
          <w:rFonts w:ascii="Calibri" w:hAnsi="Calibri" w:cs="Calibri"/>
          <w:i/>
          <w:iCs/>
          <w:noProof/>
        </w:rPr>
        <w:t>Proceedings of the 2003 conference on Designing for …</w:t>
      </w:r>
      <w:r w:rsidRPr="00281FB8">
        <w:rPr>
          <w:rFonts w:ascii="Calibri" w:hAnsi="Calibri" w:cs="Calibri"/>
          <w:noProof/>
        </w:rPr>
        <w:t>, 2003.</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9]</w:t>
      </w:r>
      <w:r w:rsidRPr="00281FB8">
        <w:rPr>
          <w:rFonts w:ascii="Calibri" w:hAnsi="Calibri" w:cs="Calibri"/>
          <w:noProof/>
        </w:rPr>
        <w:tab/>
        <w:t xml:space="preserve">Y. Danilov and M. Tyler, “Brainport: an alternative input to the brain.,” </w:t>
      </w:r>
      <w:r w:rsidRPr="00281FB8">
        <w:rPr>
          <w:rFonts w:ascii="Calibri" w:hAnsi="Calibri" w:cs="Calibri"/>
          <w:i/>
          <w:iCs/>
          <w:noProof/>
        </w:rPr>
        <w:t>Journal of integrative neuroscience</w:t>
      </w:r>
      <w:r w:rsidRPr="00281FB8">
        <w:rPr>
          <w:rFonts w:ascii="Calibri" w:hAnsi="Calibri" w:cs="Calibri"/>
          <w:noProof/>
        </w:rPr>
        <w:t>, vol. 4, no. 4, pp. 537–50, Dec. 2005.</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0]</w:t>
      </w:r>
      <w:r w:rsidRPr="00281FB8">
        <w:rPr>
          <w:rFonts w:ascii="Calibri" w:hAnsi="Calibri" w:cs="Calibri"/>
          <w:noProof/>
        </w:rPr>
        <w:tab/>
        <w:t>J. Peng and S. Seymour, “Envisioning the Cyborg in the 21st Century and Beyond.”</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1]</w:t>
      </w:r>
      <w:r w:rsidRPr="00281FB8">
        <w:rPr>
          <w:rFonts w:ascii="Calibri" w:hAnsi="Calibri" w:cs="Calibri"/>
          <w:noProof/>
        </w:rPr>
        <w:tab/>
        <w:t xml:space="preserve">J. von Uexkull, </w:t>
      </w:r>
      <w:r w:rsidRPr="00281FB8">
        <w:rPr>
          <w:rFonts w:ascii="Calibri" w:hAnsi="Calibri" w:cs="Calibri"/>
          <w:i/>
          <w:iCs/>
          <w:noProof/>
        </w:rPr>
        <w:t>A Foray into the Worlds of Animals and Humans: with A Theory of Meaning (Posthumanities)</w:t>
      </w:r>
      <w:r w:rsidRPr="00281FB8">
        <w:rPr>
          <w:rFonts w:ascii="Calibri" w:hAnsi="Calibri" w:cs="Calibri"/>
          <w:noProof/>
        </w:rPr>
        <w:t>. Univ Of Minnesota Press, 2010, p. 248.</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2]</w:t>
      </w:r>
      <w:r w:rsidRPr="00281FB8">
        <w:rPr>
          <w:rFonts w:ascii="Calibri" w:hAnsi="Calibri" w:cs="Calibri"/>
          <w:noProof/>
        </w:rPr>
        <w:tab/>
        <w:t xml:space="preserve">S. K. Nagel, C. Carl, T. Kringe, R. Märtin, and P. König, “Beyond sensory substitution--learning the sixth sense.,” </w:t>
      </w:r>
      <w:r w:rsidRPr="00281FB8">
        <w:rPr>
          <w:rFonts w:ascii="Calibri" w:hAnsi="Calibri" w:cs="Calibri"/>
          <w:i/>
          <w:iCs/>
          <w:noProof/>
        </w:rPr>
        <w:t>Journal of neural engineering</w:t>
      </w:r>
      <w:r w:rsidRPr="00281FB8">
        <w:rPr>
          <w:rFonts w:ascii="Calibri" w:hAnsi="Calibri" w:cs="Calibri"/>
          <w:noProof/>
        </w:rPr>
        <w:t>, vol. 2, no. 4, pp. R13–26, Dec. 2005.</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3]</w:t>
      </w:r>
      <w:r w:rsidRPr="00281FB8">
        <w:rPr>
          <w:rFonts w:ascii="Calibri" w:hAnsi="Calibri" w:cs="Calibri"/>
          <w:noProof/>
        </w:rPr>
        <w:tab/>
        <w:t>C. WANG and K. O’FRIEL, “MOMO: a haptic navigation device.”</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4]</w:t>
      </w:r>
      <w:r w:rsidRPr="00281FB8">
        <w:rPr>
          <w:rFonts w:ascii="Calibri" w:hAnsi="Calibri" w:cs="Calibri"/>
          <w:noProof/>
        </w:rPr>
        <w:tab/>
        <w:t>D. Berg, “Body Hacking: My Magnetic Implant.” [Online]. Available: http://www.iamdann.com/2012/03/21/my-magnet-implant-body-modification.</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lastRenderedPageBreak/>
        <w:t>[15]</w:t>
      </w:r>
      <w:r w:rsidRPr="00281FB8">
        <w:rPr>
          <w:rFonts w:ascii="Calibri" w:hAnsi="Calibri" w:cs="Calibri"/>
          <w:noProof/>
        </w:rPr>
        <w:tab/>
        <w:t xml:space="preserve">R. Sodhi, I. Poupyrev, M. Glisson, and A. Israr, “AIREAL: interactive tactile experiences in free air,” </w:t>
      </w:r>
      <w:r w:rsidRPr="00281FB8">
        <w:rPr>
          <w:rFonts w:ascii="Calibri" w:hAnsi="Calibri" w:cs="Calibri"/>
          <w:i/>
          <w:iCs/>
          <w:noProof/>
        </w:rPr>
        <w:t>ACM Transactions on Graphics …</w:t>
      </w:r>
      <w:r w:rsidRPr="00281FB8">
        <w:rPr>
          <w:rFonts w:ascii="Calibri" w:hAnsi="Calibri" w:cs="Calibri"/>
          <w:noProof/>
        </w:rPr>
        <w:t>, 2013.</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6]</w:t>
      </w:r>
      <w:r w:rsidRPr="00281FB8">
        <w:rPr>
          <w:rFonts w:ascii="Calibri" w:hAnsi="Calibri" w:cs="Calibri"/>
          <w:noProof/>
        </w:rPr>
        <w:tab/>
        <w:t xml:space="preserve">Wikipedia contributors, “Situation awareness - Wikipedia, the free encyclopedia,” </w:t>
      </w:r>
      <w:r w:rsidRPr="00281FB8">
        <w:rPr>
          <w:rFonts w:ascii="Calibri" w:hAnsi="Calibri" w:cs="Calibri"/>
          <w:i/>
          <w:iCs/>
          <w:noProof/>
        </w:rPr>
        <w:t>Wikipedia, The Free Encyclopedia.</w:t>
      </w:r>
      <w:r w:rsidRPr="00281FB8">
        <w:rPr>
          <w:rFonts w:ascii="Calibri" w:hAnsi="Calibri" w:cs="Calibri"/>
          <w:noProof/>
        </w:rPr>
        <w:t>, 2013. [Online]. Available: http://en.wikipedia.org/wiki/Situation_awareness. [Accessed: 05-Sep-2013].</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7]</w:t>
      </w:r>
      <w:r w:rsidRPr="00281FB8">
        <w:rPr>
          <w:rFonts w:ascii="Calibri" w:hAnsi="Calibri" w:cs="Calibri"/>
          <w:noProof/>
        </w:rPr>
        <w:tab/>
        <w:t xml:space="preserve">A. K. Raj, S. J. Kass, and J. F. Perry, “Vibrotactile Displays for Improving Spatial Awareness,” </w:t>
      </w:r>
      <w:r w:rsidRPr="00281FB8">
        <w:rPr>
          <w:rFonts w:ascii="Calibri" w:hAnsi="Calibri" w:cs="Calibri"/>
          <w:i/>
          <w:iCs/>
          <w:noProof/>
        </w:rPr>
        <w:t>Proceedings of the Human Factors and Ergonomics Society Annual Meeting</w:t>
      </w:r>
      <w:r w:rsidRPr="00281FB8">
        <w:rPr>
          <w:rFonts w:ascii="Calibri" w:hAnsi="Calibri" w:cs="Calibri"/>
          <w:noProof/>
        </w:rPr>
        <w:t>, vol. 44, no. 1, pp. 181–184, Jul. 2000.</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8]</w:t>
      </w:r>
      <w:r w:rsidRPr="00281FB8">
        <w:rPr>
          <w:rFonts w:ascii="Calibri" w:hAnsi="Calibri" w:cs="Calibri"/>
          <w:noProof/>
        </w:rPr>
        <w:tab/>
        <w:t xml:space="preserve">M. C. Dorneich, P. M. Ververs, S. D. Whitlow, and S. Mathan, “Evaluation of a Tactile Navigation Cueing System and Real-Time Assessment of Cognitive State,” </w:t>
      </w:r>
      <w:r w:rsidRPr="00281FB8">
        <w:rPr>
          <w:rFonts w:ascii="Calibri" w:hAnsi="Calibri" w:cs="Calibri"/>
          <w:i/>
          <w:iCs/>
          <w:noProof/>
        </w:rPr>
        <w:t>Proceedings of the Human Factors and Ergonomics Society Annual Meeting</w:t>
      </w:r>
      <w:r w:rsidRPr="00281FB8">
        <w:rPr>
          <w:rFonts w:ascii="Calibri" w:hAnsi="Calibri" w:cs="Calibri"/>
          <w:noProof/>
        </w:rPr>
        <w:t xml:space="preserve">, vol. 50, no. 24, pp. 2600–2604, Oct. 2006. </w:t>
      </w:r>
    </w:p>
    <w:p w:rsidR="00525CF9" w:rsidRPr="00525CF9" w:rsidRDefault="00525CF9" w:rsidP="00281FB8">
      <w:pPr>
        <w:pStyle w:val="NormalWeb"/>
        <w:ind w:left="640" w:hanging="640"/>
        <w:divId w:val="1759323799"/>
      </w:pPr>
      <w:r>
        <w:fldChar w:fldCharType="end"/>
      </w:r>
    </w:p>
    <w:p w:rsidR="00B83FE1" w:rsidRDefault="00513878">
      <w:r>
        <w:br w:type="page"/>
      </w:r>
    </w:p>
    <w:p w:rsidR="00B83FE1" w:rsidRDefault="00B83FE1" w:rsidP="00B83FE1">
      <w:pPr>
        <w:pStyle w:val="Heading1"/>
      </w:pPr>
    </w:p>
    <w:p w:rsidR="001448A7" w:rsidRDefault="00513878" w:rsidP="00513878">
      <w:pPr>
        <w:pStyle w:val="Heading1"/>
      </w:pPr>
      <w:bookmarkStart w:id="30" w:name="_Toc375235455"/>
      <w:r>
        <w:t>Bio</w:t>
      </w:r>
      <w:bookmarkEnd w:id="30"/>
    </w:p>
    <w:p w:rsidR="00BF4F0C" w:rsidRDefault="00BF4F0C" w:rsidP="00BF4F0C">
      <w:pPr>
        <w:pStyle w:val="Heading2"/>
      </w:pPr>
      <w:bookmarkStart w:id="31" w:name="_Toc375235456"/>
      <w:r>
        <w:t>Santiago Eloy Alfaro</w:t>
      </w:r>
      <w:bookmarkEnd w:id="31"/>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5BD6" w:rsidRDefault="00755BD6" w:rsidP="00C23F63">
      <w:pPr>
        <w:spacing w:after="0" w:line="240" w:lineRule="auto"/>
      </w:pPr>
      <w:r>
        <w:separator/>
      </w:r>
    </w:p>
  </w:endnote>
  <w:endnote w:type="continuationSeparator" w:id="0">
    <w:p w:rsidR="00755BD6" w:rsidRDefault="00755BD6"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300C8E" w:rsidRDefault="00300C8E">
        <w:pPr>
          <w:pStyle w:val="Footer"/>
          <w:jc w:val="center"/>
        </w:pPr>
        <w:r>
          <w:fldChar w:fldCharType="begin"/>
        </w:r>
        <w:r>
          <w:instrText xml:space="preserve"> PAGE   \* MERGEFORMAT </w:instrText>
        </w:r>
        <w:r>
          <w:fldChar w:fldCharType="separate"/>
        </w:r>
        <w:r w:rsidR="00117AC8">
          <w:rPr>
            <w:noProof/>
          </w:rPr>
          <w:t>5</w:t>
        </w:r>
        <w:r>
          <w:rPr>
            <w:noProof/>
          </w:rPr>
          <w:fldChar w:fldCharType="end"/>
        </w:r>
      </w:p>
    </w:sdtContent>
  </w:sdt>
  <w:p w:rsidR="00300C8E" w:rsidRDefault="00300C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5BD6" w:rsidRDefault="00755BD6" w:rsidP="00C23F63">
      <w:pPr>
        <w:spacing w:after="0" w:line="240" w:lineRule="auto"/>
      </w:pPr>
      <w:r>
        <w:separator/>
      </w:r>
    </w:p>
  </w:footnote>
  <w:footnote w:type="continuationSeparator" w:id="0">
    <w:p w:rsidR="00755BD6" w:rsidRDefault="00755BD6"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6F7B"/>
    <w:rsid w:val="00017318"/>
    <w:rsid w:val="00027F30"/>
    <w:rsid w:val="00033466"/>
    <w:rsid w:val="000B39EE"/>
    <w:rsid w:val="000D35DE"/>
    <w:rsid w:val="000E245F"/>
    <w:rsid w:val="000F0DA5"/>
    <w:rsid w:val="001132A3"/>
    <w:rsid w:val="00117AC8"/>
    <w:rsid w:val="00124CCD"/>
    <w:rsid w:val="001346AF"/>
    <w:rsid w:val="001356D0"/>
    <w:rsid w:val="001448A7"/>
    <w:rsid w:val="00155B89"/>
    <w:rsid w:val="00173E3F"/>
    <w:rsid w:val="0017580E"/>
    <w:rsid w:val="00194C46"/>
    <w:rsid w:val="001D7A6F"/>
    <w:rsid w:val="001E3193"/>
    <w:rsid w:val="001E7867"/>
    <w:rsid w:val="00201024"/>
    <w:rsid w:val="00212FBD"/>
    <w:rsid w:val="0024501D"/>
    <w:rsid w:val="00255CDE"/>
    <w:rsid w:val="00281FB8"/>
    <w:rsid w:val="002B0DB5"/>
    <w:rsid w:val="002B7FB5"/>
    <w:rsid w:val="002D64C9"/>
    <w:rsid w:val="002F6747"/>
    <w:rsid w:val="00300C8E"/>
    <w:rsid w:val="00301959"/>
    <w:rsid w:val="0031573D"/>
    <w:rsid w:val="00325329"/>
    <w:rsid w:val="00334266"/>
    <w:rsid w:val="00360B5C"/>
    <w:rsid w:val="00366838"/>
    <w:rsid w:val="00375A7F"/>
    <w:rsid w:val="003962FA"/>
    <w:rsid w:val="003A21B1"/>
    <w:rsid w:val="003A4AFB"/>
    <w:rsid w:val="003A7EF3"/>
    <w:rsid w:val="003C28DD"/>
    <w:rsid w:val="003C65A3"/>
    <w:rsid w:val="003E6E10"/>
    <w:rsid w:val="003F0920"/>
    <w:rsid w:val="00421785"/>
    <w:rsid w:val="00421799"/>
    <w:rsid w:val="00424FAF"/>
    <w:rsid w:val="0047309D"/>
    <w:rsid w:val="0047372E"/>
    <w:rsid w:val="00474A3F"/>
    <w:rsid w:val="004A13DA"/>
    <w:rsid w:val="004B75B6"/>
    <w:rsid w:val="004F551D"/>
    <w:rsid w:val="005005D2"/>
    <w:rsid w:val="0050601B"/>
    <w:rsid w:val="00510AF3"/>
    <w:rsid w:val="00513878"/>
    <w:rsid w:val="00525CF9"/>
    <w:rsid w:val="00565135"/>
    <w:rsid w:val="0056784D"/>
    <w:rsid w:val="00594419"/>
    <w:rsid w:val="005E366C"/>
    <w:rsid w:val="005F0C34"/>
    <w:rsid w:val="005F1A3E"/>
    <w:rsid w:val="006063AD"/>
    <w:rsid w:val="00625435"/>
    <w:rsid w:val="006344A0"/>
    <w:rsid w:val="006613CD"/>
    <w:rsid w:val="006864B9"/>
    <w:rsid w:val="00695E9D"/>
    <w:rsid w:val="006A21F8"/>
    <w:rsid w:val="006A7890"/>
    <w:rsid w:val="006E45DD"/>
    <w:rsid w:val="00753A00"/>
    <w:rsid w:val="00755BD6"/>
    <w:rsid w:val="00772602"/>
    <w:rsid w:val="007737E7"/>
    <w:rsid w:val="0079355A"/>
    <w:rsid w:val="007954F4"/>
    <w:rsid w:val="00797E32"/>
    <w:rsid w:val="007D4E67"/>
    <w:rsid w:val="007D525F"/>
    <w:rsid w:val="007F21DE"/>
    <w:rsid w:val="00857C60"/>
    <w:rsid w:val="008954DF"/>
    <w:rsid w:val="00911CDD"/>
    <w:rsid w:val="00953F93"/>
    <w:rsid w:val="00974267"/>
    <w:rsid w:val="009B3E48"/>
    <w:rsid w:val="00A16CB3"/>
    <w:rsid w:val="00A32198"/>
    <w:rsid w:val="00A33954"/>
    <w:rsid w:val="00A42427"/>
    <w:rsid w:val="00A50F41"/>
    <w:rsid w:val="00A5185F"/>
    <w:rsid w:val="00A6327F"/>
    <w:rsid w:val="00AB0434"/>
    <w:rsid w:val="00AC664D"/>
    <w:rsid w:val="00AD528A"/>
    <w:rsid w:val="00AE6B2D"/>
    <w:rsid w:val="00B0561A"/>
    <w:rsid w:val="00B153A7"/>
    <w:rsid w:val="00B5045A"/>
    <w:rsid w:val="00B56C32"/>
    <w:rsid w:val="00B82B13"/>
    <w:rsid w:val="00B83FE1"/>
    <w:rsid w:val="00B841A4"/>
    <w:rsid w:val="00BB058B"/>
    <w:rsid w:val="00BB7A2B"/>
    <w:rsid w:val="00BC5043"/>
    <w:rsid w:val="00BE0778"/>
    <w:rsid w:val="00BF2A35"/>
    <w:rsid w:val="00BF4F0C"/>
    <w:rsid w:val="00C06619"/>
    <w:rsid w:val="00C06B67"/>
    <w:rsid w:val="00C23F63"/>
    <w:rsid w:val="00C41BC5"/>
    <w:rsid w:val="00C521F9"/>
    <w:rsid w:val="00C56598"/>
    <w:rsid w:val="00CB5D10"/>
    <w:rsid w:val="00CE5AFF"/>
    <w:rsid w:val="00D03080"/>
    <w:rsid w:val="00D06489"/>
    <w:rsid w:val="00D1636F"/>
    <w:rsid w:val="00D24E1D"/>
    <w:rsid w:val="00D55F73"/>
    <w:rsid w:val="00D96583"/>
    <w:rsid w:val="00DC2243"/>
    <w:rsid w:val="00DD224D"/>
    <w:rsid w:val="00E06596"/>
    <w:rsid w:val="00E350A4"/>
    <w:rsid w:val="00E35C80"/>
    <w:rsid w:val="00E77045"/>
    <w:rsid w:val="00E81C51"/>
    <w:rsid w:val="00E950F1"/>
    <w:rsid w:val="00EA64C1"/>
    <w:rsid w:val="00EC0352"/>
    <w:rsid w:val="00EE1E1B"/>
    <w:rsid w:val="00EF7D88"/>
    <w:rsid w:val="00F37929"/>
    <w:rsid w:val="00F502B4"/>
    <w:rsid w:val="00F626C1"/>
    <w:rsid w:val="00F650B3"/>
    <w:rsid w:val="00F66964"/>
    <w:rsid w:val="00F67648"/>
    <w:rsid w:val="00F76878"/>
    <w:rsid w:val="00F90E6D"/>
    <w:rsid w:val="00F97040"/>
    <w:rsid w:val="00FA11E9"/>
    <w:rsid w:val="00FB0AD5"/>
    <w:rsid w:val="00FC3051"/>
    <w:rsid w:val="00FD4F92"/>
    <w:rsid w:val="00FD710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2</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1</b:RefOrder>
  </b:Source>
</b:Sources>
</file>

<file path=customXml/itemProps1.xml><?xml version="1.0" encoding="utf-8"?>
<ds:datastoreItem xmlns:ds="http://schemas.openxmlformats.org/officeDocument/2006/customXml" ds:itemID="{74478A3D-68C9-417E-AEB2-F0BC71AED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2</TotalTime>
  <Pages>1</Pages>
  <Words>7255</Words>
  <Characters>41358</Characters>
  <Application>Microsoft Office Word</Application>
  <DocSecurity>0</DocSecurity>
  <Lines>344</Lines>
  <Paragraphs>97</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48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39</cp:revision>
  <cp:lastPrinted>2013-12-19T21:57:00Z</cp:lastPrinted>
  <dcterms:created xsi:type="dcterms:W3CDTF">2013-12-02T17:01:00Z</dcterms:created>
  <dcterms:modified xsi:type="dcterms:W3CDTF">2013-12-19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